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9363FE" w:rsidP="009363FE">
      <w:bookmarkStart w:id="0" w:name="_Toc417578103"/>
      <w:bookmarkStart w:id="1" w:name="_GoBack"/>
      <w:bookmarkEnd w:id="1"/>
      <w:r>
        <w:rPr>
          <w:noProof/>
          <w:lang w:val="de-DE"/>
        </w:rPr>
        <w:drawing>
          <wp:anchor distT="0" distB="0" distL="114300" distR="114300" simplePos="0" relativeHeight="251651072" behindDoc="0" locked="0" layoutInCell="1" allowOverlap="1" wp14:anchorId="3014E72D" wp14:editId="2CF582BD">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Pr>
          <w:b/>
          <w:bCs/>
          <w:noProof/>
          <w:lang w:val="de-DE"/>
        </w:rPr>
        <mc:AlternateContent>
          <mc:Choice Requires="wps">
            <w:drawing>
              <wp:anchor distT="0" distB="0" distL="114300" distR="114300" simplePos="0" relativeHeight="251649024" behindDoc="0" locked="0" layoutInCell="1" allowOverlap="1" wp14:anchorId="61A55AE2" wp14:editId="1F9C8238">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24DB9077" id="Rectangle 16" o:spid="_x0000_s1026" style="position:absolute;margin-left:562pt;margin-top:-14pt;width:613.2pt;height:111.7pt;z-index:25164902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r>
        <w:rPr>
          <w:b/>
          <w:bCs/>
          <w:noProof/>
          <w:lang w:val="de-DE"/>
        </w:rPr>
        <w:drawing>
          <wp:anchor distT="0" distB="0" distL="114300" distR="114300" simplePos="0" relativeHeight="251646976" behindDoc="1" locked="0" layoutInCell="1" allowOverlap="1" wp14:anchorId="5331B2E1" wp14:editId="34A842B2">
            <wp:simplePos x="0" y="0"/>
            <wp:positionH relativeFrom="margin">
              <wp:align>center</wp:align>
            </wp:positionH>
            <wp:positionV relativeFrom="paragraph">
              <wp:posOffset>-1168400</wp:posOffset>
            </wp:positionV>
            <wp:extent cx="13543875" cy="11353800"/>
            <wp:effectExtent l="0" t="0" r="1270" b="0"/>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a:extLst>
                        <a:ext uri="{28A0092B-C50C-407E-A947-70E740481C1C}">
                          <a14:useLocalDpi xmlns:a14="http://schemas.microsoft.com/office/drawing/2010/main" val="0"/>
                        </a:ext>
                      </a:extLst>
                    </a:blip>
                    <a:stretch>
                      <a:fillRect/>
                    </a:stretch>
                  </pic:blipFill>
                  <pic:spPr>
                    <a:xfrm>
                      <a:off x="0" y="0"/>
                      <a:ext cx="13543875" cy="11353800"/>
                    </a:xfrm>
                    <a:prstGeom prst="rect">
                      <a:avLst/>
                    </a:prstGeom>
                  </pic:spPr>
                </pic:pic>
              </a:graphicData>
            </a:graphic>
            <wp14:sizeRelH relativeFrom="page">
              <wp14:pctWidth>0</wp14:pctWidth>
            </wp14:sizeRelH>
            <wp14:sizeRelV relativeFrom="page">
              <wp14:pctHeight>0</wp14:pctHeight>
            </wp14:sizeRelV>
          </wp:anchor>
        </w:drawing>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7151C1" w:rsidTr="006E73C9">
        <w:trPr>
          <w:cnfStyle w:val="100000000000" w:firstRow="1" w:lastRow="0" w:firstColumn="0" w:lastColumn="0" w:oddVBand="0" w:evenVBand="0" w:oddHBand="0" w:evenHBand="0" w:firstRowFirstColumn="0" w:firstRowLastColumn="0" w:lastRowFirstColumn="0" w:lastRowLastColumn="0"/>
        </w:trPr>
        <w:sdt>
          <w:sdtPr>
            <w:rPr>
              <w:color w:val="E7E6E6" w:themeColor="background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E7E6E6" w:themeColor="background2"/>
                </w:tcBorders>
              </w:tcPr>
              <w:p w:rsidR="009363FE" w:rsidRPr="009363FE" w:rsidRDefault="009363FE" w:rsidP="009363FE">
                <w:pPr>
                  <w:jc w:val="left"/>
                  <w:rPr>
                    <w:color w:val="E7E6E6" w:themeColor="background2"/>
                    <w:sz w:val="144"/>
                  </w:rPr>
                </w:pPr>
                <w:r w:rsidRPr="009363FE">
                  <w:rPr>
                    <w:color w:val="E7E6E6" w:themeColor="background2"/>
                    <w:sz w:val="80"/>
                    <w:szCs w:val="80"/>
                  </w:rPr>
                  <w:t>FUEL CELL INDUSTRY ANALYSIS REPORT</w:t>
                </w:r>
              </w:p>
            </w:tc>
          </w:sdtContent>
        </w:sdt>
      </w:tr>
      <w:tr w:rsidR="009363FE" w:rsidRPr="009363FE" w:rsidTr="006E73C9">
        <w:sdt>
          <w:sdtPr>
            <w:rPr>
              <w:color w:val="E7E6E6" w:themeColor="background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E7E6E6" w:themeColor="background2"/>
                </w:tcBorders>
              </w:tcPr>
              <w:p w:rsidR="009363FE" w:rsidRPr="009363FE" w:rsidRDefault="001F0D25" w:rsidP="009363FE">
                <w:pPr>
                  <w:rPr>
                    <w:color w:val="E7E6E6" w:themeColor="background2"/>
                  </w:rPr>
                </w:pPr>
                <w:r>
                  <w:rPr>
                    <w:color w:val="E7E6E6" w:themeColor="background2"/>
                    <w:sz w:val="80"/>
                    <w:szCs w:val="80"/>
                    <w:lang w:val="fr-FR"/>
                  </w:rPr>
                  <w:t>01/01/2015</w:t>
                </w:r>
              </w:p>
            </w:tc>
          </w:sdtContent>
        </w:sdt>
      </w:tr>
    </w:tbl>
    <w:p w:rsidR="009363FE" w:rsidRDefault="009363FE" w:rsidP="009363FE"/>
    <w:p w:rsidR="009363FE" w:rsidRDefault="009363FE" w:rsidP="009363FE"/>
    <w:p w:rsidR="00977898" w:rsidRPr="009363FE" w:rsidRDefault="00977898" w:rsidP="009363FE">
      <w:pPr>
        <w:sectPr w:rsidR="00977898" w:rsidRPr="009363FE" w:rsidSect="009363FE">
          <w:headerReference w:type="even" r:id="rId11"/>
          <w:headerReference w:type="default" r:id="rId12"/>
          <w:footerReference w:type="even" r:id="rId13"/>
          <w:footerReference w:type="default" r:id="rId14"/>
          <w:headerReference w:type="first" r:id="rId15"/>
          <w:footerReference w:type="first" r:id="rId16"/>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1F0D25">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D75EF4">
            <w:r w:rsidRPr="00834815">
              <w:rPr>
                <w:noProof/>
                <w:lang w:val="de-DE"/>
              </w:rPr>
              <w:drawing>
                <wp:inline distT="0" distB="0" distL="0" distR="0" wp14:anchorId="7FDBF79F" wp14:editId="34B78E37">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E7E6E6" w:themeFill="background2"/>
          </w:tcPr>
          <w:p w:rsidR="00504472" w:rsidRDefault="00E709ED" w:rsidP="00504472">
            <w:pPr>
              <w:spacing w:line="276" w:lineRule="auto"/>
              <w:jc w:val="left"/>
              <w:rPr>
                <w:rStyle w:val="Strong"/>
                <w:b/>
                <w:color w:val="006600" w:themeColor="accent1"/>
              </w:rPr>
            </w:pPr>
            <w:r w:rsidRPr="00D75EF4">
              <w:rPr>
                <w:rStyle w:val="Strong"/>
                <w:b/>
                <w:color w:val="006600" w:themeColor="accent1"/>
              </w:rPr>
              <w:t>Benoit Serot</w:t>
            </w:r>
          </w:p>
          <w:p w:rsidR="00E709ED" w:rsidRPr="00504472" w:rsidRDefault="00504472" w:rsidP="00504472">
            <w:pPr>
              <w:spacing w:line="276" w:lineRule="auto"/>
              <w:rPr>
                <w:rStyle w:val="Strong"/>
                <w:b/>
                <w:color w:val="006600"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lang w:val="de-DE"/>
              </w:rPr>
              <w:drawing>
                <wp:inline distT="0" distB="0" distL="0" distR="0" wp14:anchorId="00D7ACC6" wp14:editId="6D0BE4C5">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Strong"/>
                <w:color w:val="006600" w:themeColor="accent1"/>
                <w:sz w:val="22"/>
              </w:rPr>
            </w:pPr>
            <w:r w:rsidRPr="00504472">
              <w:rPr>
                <w:rStyle w:val="Strong"/>
                <w:color w:val="006600" w:themeColor="accent1"/>
                <w:sz w:val="22"/>
              </w:rPr>
              <w:t>Pongsathorn</w:t>
            </w:r>
            <w:r w:rsidRPr="002E65F0">
              <w:rPr>
                <w:rStyle w:val="Strong"/>
                <w:color w:val="006600" w:themeColor="accent1"/>
              </w:rPr>
              <w:t xml:space="preserve"> </w:t>
            </w:r>
            <w:r w:rsidRPr="00504472">
              <w:rPr>
                <w:rStyle w:val="Strong"/>
                <w:color w:val="006600"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Strong"/>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lang w:val="de-DE"/>
              </w:rPr>
              <w:drawing>
                <wp:inline distT="0" distB="0" distL="0" distR="0" wp14:anchorId="7C544649" wp14:editId="4819597A">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Strong"/>
                <w:color w:val="006600" w:themeColor="accent1"/>
                <w:sz w:val="22"/>
              </w:rPr>
            </w:pPr>
            <w:r>
              <w:rPr>
                <w:rStyle w:val="Strong"/>
                <w:color w:val="006600"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Strong"/>
                <w:color w:val="006600" w:themeColor="accent1"/>
              </w:rPr>
            </w:pPr>
          </w:p>
        </w:tc>
      </w:tr>
      <w:tr w:rsidR="00E709ED" w:rsidTr="001F0D25">
        <w:trPr>
          <w:trHeight w:val="2098"/>
          <w:jc w:val="right"/>
        </w:trPr>
        <w:tc>
          <w:tcPr>
            <w:tcW w:w="1706" w:type="dxa"/>
            <w:tcBorders>
              <w:top w:val="single" w:sz="4" w:space="0" w:color="006600"/>
              <w:left w:val="single" w:sz="4" w:space="0" w:color="006600"/>
              <w:bottom w:val="single" w:sz="4" w:space="0" w:color="006600"/>
            </w:tcBorders>
            <w:shd w:val="clear" w:color="auto" w:fill="E7E6E6" w:themeFill="background2"/>
          </w:tcPr>
          <w:p w:rsidR="00E709ED" w:rsidRDefault="00E709ED" w:rsidP="00977898">
            <w:pPr>
              <w:jc w:val="center"/>
            </w:pPr>
            <w:r w:rsidRPr="00834815">
              <w:rPr>
                <w:noProof/>
                <w:lang w:val="de-DE"/>
              </w:rPr>
              <w:drawing>
                <wp:inline distT="0" distB="0" distL="0" distR="0" wp14:anchorId="0F8A7A03" wp14:editId="4E776CA7">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E7E6E6" w:themeFill="background2"/>
          </w:tcPr>
          <w:p w:rsidR="00504472" w:rsidRDefault="00504472" w:rsidP="00504472">
            <w:pPr>
              <w:spacing w:line="276" w:lineRule="auto"/>
              <w:rPr>
                <w:rStyle w:val="Strong"/>
                <w:color w:val="006600" w:themeColor="accent1"/>
                <w:sz w:val="22"/>
              </w:rPr>
            </w:pPr>
            <w:r>
              <w:rPr>
                <w:rStyle w:val="Strong"/>
                <w:color w:val="006600"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E67D61">
              <w:rPr>
                <w:noProof/>
                <w:webHidden/>
              </w:rPr>
              <w:t>3</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E67D61">
              <w:rPr>
                <w:noProof/>
                <w:webHidden/>
              </w:rPr>
              <w:t>4</w:t>
            </w:r>
            <w:r w:rsidR="00E67D61">
              <w:rPr>
                <w:noProof/>
                <w:webHidden/>
              </w:rPr>
              <w:fldChar w:fldCharType="end"/>
            </w:r>
          </w:hyperlink>
        </w:p>
        <w:p w:rsidR="00E67D61" w:rsidRDefault="00403F81">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E67D61">
              <w:rPr>
                <w:b w:val="0"/>
                <w:bCs/>
                <w:noProof/>
                <w:webHidden/>
              </w:rPr>
              <w:t>Erreur ! Signet non défini.</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E67D61">
              <w:rPr>
                <w:noProof/>
                <w:webHidden/>
              </w:rPr>
              <w:t>5</w:t>
            </w:r>
            <w:r w:rsidR="00E67D61">
              <w:rPr>
                <w:noProof/>
                <w:webHidden/>
              </w:rPr>
              <w:fldChar w:fldCharType="end"/>
            </w:r>
          </w:hyperlink>
        </w:p>
        <w:p w:rsidR="00E67D61" w:rsidRDefault="00403F81">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03F81">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E67D61">
              <w:rPr>
                <w:noProof/>
                <w:webHidden/>
              </w:rPr>
              <w:t>6</w:t>
            </w:r>
            <w:r w:rsidR="00E67D61">
              <w:rPr>
                <w:noProof/>
                <w:webHidden/>
              </w:rPr>
              <w:fldChar w:fldCharType="end"/>
            </w:r>
          </w:hyperlink>
        </w:p>
        <w:p w:rsidR="00E67D61" w:rsidRDefault="00403F81">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E67D61">
              <w:rPr>
                <w:noProof/>
                <w:webHidden/>
              </w:rPr>
              <w:t>7</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E67D61" w:rsidRDefault="00403F81">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E67D61">
              <w:rPr>
                <w:noProof/>
                <w:webHidden/>
              </w:rPr>
              <w:t>8</w:t>
            </w:r>
            <w:r w:rsidR="00E67D61">
              <w:rPr>
                <w:noProof/>
                <w:webHidden/>
              </w:rPr>
              <w:fldChar w:fldCharType="end"/>
            </w:r>
          </w:hyperlink>
        </w:p>
        <w:p w:rsidR="00204115" w:rsidRDefault="00204115">
          <w:r>
            <w:rPr>
              <w:b/>
              <w:smallCaps/>
              <w:color w:val="E7E6E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8"/>
          <w:headerReference w:type="default" r:id="rId19"/>
          <w:footerReference w:type="even" r:id="rId20"/>
          <w:footerReference w:type="default" r:id="rId21"/>
          <w:headerReference w:type="first" r:id="rId22"/>
          <w:footerReference w:type="first" r:id="rId23"/>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4"/>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2" w:name="_Toc417578105"/>
      <w:bookmarkStart w:id="3" w:name="_Toc417579162"/>
      <w:bookmarkStart w:id="4" w:name="_Toc417584720"/>
      <w:bookmarkStart w:id="5" w:name="_Toc417860537"/>
      <w:r w:rsidRPr="005C0A9F">
        <w:lastRenderedPageBreak/>
        <w:t>Introduction</w:t>
      </w:r>
      <w:bookmarkEnd w:id="2"/>
      <w:bookmarkEnd w:id="3"/>
      <w:bookmarkEnd w:id="4"/>
      <w:bookmarkEnd w:id="5"/>
    </w:p>
    <w:p w:rsidR="005C0A9F" w:rsidRDefault="005C0A9F" w:rsidP="005C0A9F">
      <w:pPr>
        <w:pStyle w:val="Heading2"/>
      </w:pPr>
      <w:bookmarkStart w:id="6" w:name="_Toc417578106"/>
      <w:bookmarkStart w:id="7" w:name="_Toc417579163"/>
      <w:bookmarkStart w:id="8" w:name="_Toc417584721"/>
      <w:bookmarkStart w:id="9" w:name="_Toc417860538"/>
      <w:r w:rsidRPr="005C0A9F">
        <w:t>Intentions</w:t>
      </w:r>
      <w:bookmarkEnd w:id="6"/>
      <w:bookmarkEnd w:id="7"/>
      <w:bookmarkEnd w:id="8"/>
      <w:bookmarkEnd w:id="9"/>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a, ultrices auctor, erat. In ut leo nec elit mattis pellentesque. Sed eros elit, cursus </w:t>
      </w:r>
      <w:r w:rsidR="002D6F7B">
        <w:lastRenderedPageBreak/>
        <w:t>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Heading2"/>
      </w:pPr>
      <w:bookmarkStart w:id="10" w:name="_Toc417578107"/>
      <w:bookmarkStart w:id="11" w:name="_Toc417579164"/>
      <w:bookmarkStart w:id="12" w:name="_Toc417584722"/>
      <w:bookmarkStart w:id="13" w:name="_Toc417860539"/>
      <w:r>
        <w:t>History of fuel cells</w:t>
      </w:r>
      <w:bookmarkEnd w:id="10"/>
      <w:bookmarkEnd w:id="11"/>
      <w:bookmarkEnd w:id="12"/>
      <w:bookmarkEnd w:id="13"/>
    </w:p>
    <w:p w:rsidR="005042F6" w:rsidRDefault="005C0A9F" w:rsidP="005C0A9F">
      <w:pPr>
        <w:pStyle w:val="Heading2"/>
      </w:pPr>
      <w:bookmarkStart w:id="14" w:name="_Toc417578108"/>
      <w:bookmarkStart w:id="15" w:name="_Toc417579165"/>
      <w:bookmarkStart w:id="16" w:name="_Toc417584723"/>
      <w:bookmarkStart w:id="17" w:name="_Toc417860540"/>
      <w:r>
        <w:t>Fuel cell as an alternative</w:t>
      </w:r>
      <w:bookmarkEnd w:id="14"/>
      <w:bookmarkEnd w:id="15"/>
      <w:bookmarkEnd w:id="16"/>
      <w:bookmarkEnd w:id="17"/>
    </w:p>
    <w:p w:rsidR="005C0A9F" w:rsidRDefault="005C0A9F" w:rsidP="006F1D99">
      <w:pPr>
        <w:pStyle w:val="Heading2"/>
      </w:pPr>
      <w:bookmarkStart w:id="18" w:name="_Toc417578109"/>
      <w:bookmarkStart w:id="19" w:name="_Toc417579166"/>
      <w:bookmarkStart w:id="20" w:name="_Toc417584724"/>
      <w:bookmarkStart w:id="21" w:name="_Toc417860541"/>
      <w:r>
        <w:t>Short industry overview</w:t>
      </w:r>
      <w:bookmarkEnd w:id="18"/>
      <w:bookmarkEnd w:id="19"/>
      <w:bookmarkEnd w:id="20"/>
      <w:bookmarkEnd w:id="21"/>
    </w:p>
    <w:p w:rsidR="00A43E08" w:rsidRPr="00A43E08" w:rsidRDefault="00A43E08" w:rsidP="00A43E08"/>
    <w:p w:rsidR="00281309" w:rsidRDefault="00281309" w:rsidP="006F1D99">
      <w:pPr>
        <w:pStyle w:val="Heading1"/>
        <w:sectPr w:rsidR="00281309" w:rsidSect="00CA5E54">
          <w:pgSz w:w="11906" w:h="16838"/>
          <w:pgMar w:top="1077" w:right="3119" w:bottom="1418" w:left="1418" w:header="1077" w:footer="709" w:gutter="0"/>
          <w:cols w:space="708"/>
          <w:docGrid w:linePitch="360"/>
        </w:sectPr>
      </w:pPr>
      <w:bookmarkStart w:id="22" w:name="_Toc417578110"/>
      <w:bookmarkStart w:id="23" w:name="_Toc417579167"/>
      <w:bookmarkStart w:id="24" w:name="_Toc417584725"/>
    </w:p>
    <w:p w:rsidR="00E67D61" w:rsidRDefault="00514042" w:rsidP="00E67D61">
      <w:pPr>
        <w:pStyle w:val="Heading1"/>
      </w:pPr>
      <w:bookmarkStart w:id="25" w:name="_Toc417578111"/>
      <w:bookmarkStart w:id="26" w:name="_Toc417579168"/>
      <w:bookmarkStart w:id="27" w:name="_Toc417584726"/>
      <w:bookmarkStart w:id="28" w:name="_Toc417860543"/>
      <w:bookmarkEnd w:id="22"/>
      <w:bookmarkEnd w:id="23"/>
      <w:bookmarkEnd w:id="24"/>
      <w:r>
        <w:rPr>
          <w:noProof/>
          <w:lang w:val="de-DE"/>
        </w:rPr>
        <w:lastRenderedPageBreak/>
        <mc:AlternateContent>
          <mc:Choice Requires="wps">
            <w:drawing>
              <wp:anchor distT="0" distB="0" distL="114300" distR="114300" simplePos="0" relativeHeight="251653120" behindDoc="0" locked="0" layoutInCell="1" allowOverlap="1" wp14:anchorId="25C268C3" wp14:editId="2E39BE0F">
                <wp:simplePos x="0" y="0"/>
                <wp:positionH relativeFrom="column">
                  <wp:posOffset>5071745</wp:posOffset>
                </wp:positionH>
                <wp:positionV relativeFrom="paragraph">
                  <wp:posOffset>162561</wp:posOffset>
                </wp:positionV>
                <wp:extent cx="1352550" cy="4762500"/>
                <wp:effectExtent l="0" t="0" r="19050" b="19050"/>
                <wp:wrapNone/>
                <wp:docPr id="4" name="Zone de texte 4"/>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3F81" w:rsidRDefault="00403F81"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403F81" w:rsidRPr="00450DDB" w:rsidRDefault="00403F81"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403F81" w:rsidRPr="00514042" w:rsidRDefault="00403F81"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403F81" w:rsidRDefault="00403F81" w:rsidP="00CE7761">
                            <w:pPr>
                              <w:jc w:val="left"/>
                              <w:rPr>
                                <w:b/>
                                <w:color w:val="595959" w:themeColor="accent3"/>
                                <w:sz w:val="18"/>
                                <w:lang w:val="en-GB"/>
                              </w:rPr>
                            </w:pPr>
                            <w:r>
                              <w:rPr>
                                <w:b/>
                                <w:color w:val="595959" w:themeColor="accent3"/>
                                <w:sz w:val="18"/>
                                <w:lang w:val="en-GB"/>
                              </w:rPr>
                              <w:t>Electrode :</w:t>
                            </w:r>
                          </w:p>
                          <w:p w:rsidR="00403F81" w:rsidRDefault="00403F81" w:rsidP="00CE7761">
                            <w:pPr>
                              <w:jc w:val="left"/>
                              <w:rPr>
                                <w:b/>
                                <w:color w:val="595959" w:themeColor="accent3"/>
                                <w:sz w:val="18"/>
                                <w:lang w:val="en-GB"/>
                              </w:rPr>
                            </w:pPr>
                            <w:r>
                              <w:rPr>
                                <w:b/>
                                <w:color w:val="595959" w:themeColor="accent3"/>
                                <w:sz w:val="18"/>
                                <w:lang w:val="en-GB"/>
                              </w:rPr>
                              <w:t>Electrolyte :</w:t>
                            </w:r>
                          </w:p>
                          <w:p w:rsidR="00403F81" w:rsidRPr="0080037A" w:rsidRDefault="00403F81"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403F81" w:rsidRPr="0080037A" w:rsidRDefault="00403F81"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5C268C3" id="_x0000_t202" coordsize="21600,21600" o:spt="202" path="m,l,21600r21600,l21600,xe">
                <v:stroke joinstyle="miter"/>
                <v:path gradientshapeok="t" o:connecttype="rect"/>
              </v:shapetype>
              <v:shape id="Zone de texte 4" o:spid="_x0000_s1026" type="#_x0000_t202" style="position:absolute;left:0;text-align:left;margin-left:399.35pt;margin-top:12.8pt;width:106.5pt;height:375pt;z-index:2516531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" fillcolor="white [3201]" strokeweight=".5pt">
                <v:textbox>
                  <w:txbxContent>
                    <w:p w:rsidR="00403F81" w:rsidRDefault="00403F81" w:rsidP="00CE7761">
                      <w:pPr>
                        <w:jc w:val="left"/>
                        <w:rPr>
                          <w:color w:val="595959" w:themeColor="accent3"/>
                          <w:sz w:val="18"/>
                          <w:lang w:val="en-GB"/>
                        </w:rPr>
                      </w:pPr>
                      <w:r>
                        <w:rPr>
                          <w:b/>
                          <w:color w:val="595959" w:themeColor="accent3"/>
                          <w:sz w:val="18"/>
                          <w:lang w:val="en-GB"/>
                        </w:rPr>
                        <w:t xml:space="preserve">Oxygen : </w:t>
                      </w:r>
                      <w:r>
                        <w:rPr>
                          <w:color w:val="595959" w:themeColor="accent3"/>
                          <w:sz w:val="18"/>
                          <w:lang w:val="en-GB"/>
                        </w:rPr>
                        <w:t>It can be found the most in the nature under the form of dioxygen (O</w:t>
                      </w:r>
                      <w:r>
                        <w:rPr>
                          <w:color w:val="595959" w:themeColor="accent3"/>
                          <w:sz w:val="18"/>
                          <w:vertAlign w:val="subscript"/>
                          <w:lang w:val="en-GB"/>
                        </w:rPr>
                        <w:t>2</w:t>
                      </w:r>
                      <w:r>
                        <w:rPr>
                          <w:color w:val="595959" w:themeColor="accent3"/>
                          <w:sz w:val="18"/>
                          <w:lang w:val="en-GB"/>
                        </w:rPr>
                        <w:t>). It is part of the three most plentiful elements in the universe.</w:t>
                      </w:r>
                    </w:p>
                    <w:p w:rsidR="00403F81" w:rsidRPr="00450DDB" w:rsidRDefault="00403F81" w:rsidP="00CE7761">
                      <w:pPr>
                        <w:jc w:val="left"/>
                        <w:rPr>
                          <w:color w:val="595959" w:themeColor="accent3"/>
                          <w:sz w:val="18"/>
                          <w:lang w:val="en-GB"/>
                        </w:rPr>
                      </w:pPr>
                      <w:r>
                        <w:rPr>
                          <w:b/>
                          <w:color w:val="595959" w:themeColor="accent3"/>
                          <w:sz w:val="18"/>
                          <w:lang w:val="en-GB"/>
                        </w:rPr>
                        <w:t xml:space="preserve">Hydrogen : </w:t>
                      </w:r>
                      <w:r>
                        <w:rPr>
                          <w:color w:val="595959" w:themeColor="accent3"/>
                          <w:sz w:val="18"/>
                          <w:lang w:val="en-GB"/>
                        </w:rPr>
                        <w:t>The most abundant element in the universe is mostly present in the nature under the form of dihydrogen (H</w:t>
                      </w:r>
                      <w:r>
                        <w:rPr>
                          <w:color w:val="595959" w:themeColor="accent3"/>
                          <w:sz w:val="18"/>
                          <w:vertAlign w:val="subscript"/>
                          <w:lang w:val="en-GB"/>
                        </w:rPr>
                        <w:t>2</w:t>
                      </w:r>
                      <w:r>
                        <w:rPr>
                          <w:color w:val="595959" w:themeColor="accent3"/>
                          <w:sz w:val="18"/>
                          <w:lang w:val="en-GB"/>
                        </w:rPr>
                        <w:t>).</w:t>
                      </w:r>
                    </w:p>
                    <w:p w:rsidR="00403F81" w:rsidRPr="00514042" w:rsidRDefault="00403F81" w:rsidP="00CE7761">
                      <w:pPr>
                        <w:jc w:val="left"/>
                        <w:rPr>
                          <w:color w:val="595959" w:themeColor="accent3"/>
                          <w:sz w:val="18"/>
                          <w:lang w:val="en-GB"/>
                        </w:rPr>
                      </w:pPr>
                      <w:r>
                        <w:rPr>
                          <w:b/>
                          <w:color w:val="595959" w:themeColor="accent3"/>
                          <w:sz w:val="18"/>
                          <w:lang w:val="en-GB"/>
                        </w:rPr>
                        <w:t>Water :</w:t>
                      </w:r>
                      <w:r>
                        <w:rPr>
                          <w:color w:val="595959" w:themeColor="accent3"/>
                          <w:sz w:val="18"/>
                          <w:lang w:val="en-GB"/>
                        </w:rPr>
                        <w:t xml:space="preserve"> The water molecule results of the combination of Oxygen and Hydrogen. Its chemical formula is H</w:t>
                      </w:r>
                      <w:r>
                        <w:rPr>
                          <w:color w:val="595959" w:themeColor="accent3"/>
                          <w:sz w:val="18"/>
                          <w:vertAlign w:val="subscript"/>
                          <w:lang w:val="en-GB"/>
                        </w:rPr>
                        <w:t>2</w:t>
                      </w:r>
                      <w:r>
                        <w:rPr>
                          <w:color w:val="595959" w:themeColor="accent3"/>
                          <w:sz w:val="18"/>
                          <w:lang w:val="en-GB"/>
                        </w:rPr>
                        <w:t xml:space="preserve">O. </w:t>
                      </w:r>
                    </w:p>
                    <w:p w:rsidR="00403F81" w:rsidRDefault="00403F81" w:rsidP="00CE7761">
                      <w:pPr>
                        <w:jc w:val="left"/>
                        <w:rPr>
                          <w:b/>
                          <w:color w:val="595959" w:themeColor="accent3"/>
                          <w:sz w:val="18"/>
                          <w:lang w:val="en-GB"/>
                        </w:rPr>
                      </w:pPr>
                      <w:r>
                        <w:rPr>
                          <w:b/>
                          <w:color w:val="595959" w:themeColor="accent3"/>
                          <w:sz w:val="18"/>
                          <w:lang w:val="en-GB"/>
                        </w:rPr>
                        <w:t>Electrode :</w:t>
                      </w:r>
                    </w:p>
                    <w:p w:rsidR="00403F81" w:rsidRDefault="00403F81" w:rsidP="00CE7761">
                      <w:pPr>
                        <w:jc w:val="left"/>
                        <w:rPr>
                          <w:b/>
                          <w:color w:val="595959" w:themeColor="accent3"/>
                          <w:sz w:val="18"/>
                          <w:lang w:val="en-GB"/>
                        </w:rPr>
                      </w:pPr>
                      <w:r>
                        <w:rPr>
                          <w:b/>
                          <w:color w:val="595959" w:themeColor="accent3"/>
                          <w:sz w:val="18"/>
                          <w:lang w:val="en-GB"/>
                        </w:rPr>
                        <w:t>Electrolyte :</w:t>
                      </w:r>
                    </w:p>
                    <w:p w:rsidR="00403F81" w:rsidRPr="0080037A" w:rsidRDefault="00403F81" w:rsidP="00CE7761">
                      <w:pPr>
                        <w:jc w:val="left"/>
                        <w:rPr>
                          <w:color w:val="595959" w:themeColor="accent3"/>
                          <w:sz w:val="18"/>
                          <w:lang w:val="en-GB"/>
                        </w:rPr>
                      </w:pPr>
                      <w:r w:rsidRPr="0080037A">
                        <w:rPr>
                          <w:b/>
                          <w:color w:val="595959" w:themeColor="accent3"/>
                          <w:sz w:val="18"/>
                          <w:lang w:val="en-GB"/>
                        </w:rPr>
                        <w:t>Reduction :</w:t>
                      </w:r>
                      <w:r w:rsidRPr="0080037A">
                        <w:rPr>
                          <w:color w:val="595959" w:themeColor="accent3"/>
                          <w:sz w:val="18"/>
                          <w:lang w:val="en-GB"/>
                        </w:rPr>
                        <w:t xml:space="preserve"> Chemical reaction during which an element gains electrons.</w:t>
                      </w:r>
                    </w:p>
                    <w:p w:rsidR="00403F81" w:rsidRPr="0080037A" w:rsidRDefault="00403F81" w:rsidP="00CE7761">
                      <w:pPr>
                        <w:jc w:val="left"/>
                        <w:rPr>
                          <w:color w:val="595959" w:themeColor="accent3"/>
                          <w:sz w:val="18"/>
                          <w:lang w:val="en-GB"/>
                        </w:rPr>
                      </w:pPr>
                      <w:r w:rsidRPr="0080037A">
                        <w:rPr>
                          <w:b/>
                          <w:color w:val="595959" w:themeColor="accent3"/>
                          <w:sz w:val="18"/>
                          <w:lang w:val="en-GB"/>
                        </w:rPr>
                        <w:t>Oxydation :</w:t>
                      </w:r>
                      <w:r w:rsidRPr="0080037A">
                        <w:rPr>
                          <w:color w:val="595959" w:themeColor="accent3"/>
                          <w:sz w:val="18"/>
                          <w:lang w:val="en-GB"/>
                        </w:rPr>
                        <w:t xml:space="preserve"> Chemical reaction during which an elements gives electrons away.</w:t>
                      </w:r>
                    </w:p>
                  </w:txbxContent>
                </v:textbox>
              </v:shape>
            </w:pict>
          </mc:Fallback>
        </mc:AlternateContent>
      </w:r>
      <w:r>
        <w:rPr>
          <w:noProof/>
          <w:lang w:val="de-DE"/>
        </w:rPr>
        <mc:AlternateContent>
          <mc:Choice Requires="wps">
            <w:drawing>
              <wp:anchor distT="0" distB="0" distL="114300" distR="114300" simplePos="0" relativeHeight="251652096" behindDoc="0" locked="0" layoutInCell="1" allowOverlap="1" wp14:anchorId="3AF71A43" wp14:editId="34B7404D">
                <wp:simplePos x="0" y="0"/>
                <wp:positionH relativeFrom="page">
                  <wp:posOffset>6007735</wp:posOffset>
                </wp:positionH>
                <wp:positionV relativeFrom="paragraph">
                  <wp:posOffset>-323215</wp:posOffset>
                </wp:positionV>
                <wp:extent cx="1230630" cy="1809750"/>
                <wp:effectExtent l="0" t="0" r="7620" b="0"/>
                <wp:wrapNone/>
                <wp:docPr id="3" name="Zone de texte 3"/>
                <wp:cNvGraphicFramePr/>
                <a:graphic xmlns:a="http://schemas.openxmlformats.org/drawingml/2006/main">
                  <a:graphicData uri="http://schemas.microsoft.com/office/word/2010/wordprocessingShape">
                    <wps:wsp>
                      <wps:cNvSpPr txBox="1"/>
                      <wps:spPr>
                        <a:xfrm>
                          <a:off x="0" y="0"/>
                          <a:ext cx="1230630" cy="18097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3E277C" w:rsidRDefault="00403F81"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F71A43" id="Zone de texte 3" o:spid="_x0000_s1027" type="#_x0000_t202" style="position:absolute;left:0;text-align:left;margin-left:473.05pt;margin-top:-25.45pt;width:96.9pt;height:142.5pt;z-index:251652096;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" fillcolor="white [3201]" stroked="f" strokeweight=".5pt">
                <v:textbox>
                  <w:txbxContent>
                    <w:p w:rsidR="00403F81" w:rsidRPr="003E277C" w:rsidRDefault="00403F81" w:rsidP="009F30D2">
                      <w:pPr>
                        <w:jc w:val="left"/>
                        <w:rPr>
                          <w:b/>
                          <w:i/>
                          <w:color w:val="006600" w:themeColor="accent1"/>
                          <w:sz w:val="32"/>
                          <w:lang w:val="en-GB"/>
                        </w:rPr>
                      </w:pPr>
                      <w:r>
                        <w:rPr>
                          <w:b/>
                          <w:i/>
                          <w:color w:val="006600" w:themeColor="accent1"/>
                          <w:sz w:val="32"/>
                          <w:lang w:val="en-GB"/>
                        </w:rPr>
                        <w:t>The basic principle is to c</w:t>
                      </w:r>
                      <w:r w:rsidRPr="003E277C">
                        <w:rPr>
                          <w:b/>
                          <w:i/>
                          <w:color w:val="006600" w:themeColor="accent1"/>
                          <w:sz w:val="32"/>
                          <w:lang w:val="en-GB"/>
                        </w:rPr>
                        <w:t>ombine oxygen and hydrogen to produce electricity.</w:t>
                      </w:r>
                    </w:p>
                  </w:txbxContent>
                </v:textbox>
                <w10:wrap anchorx="page"/>
              </v:shape>
            </w:pict>
          </mc:Fallback>
        </mc:AlternateContent>
      </w:r>
      <w:r w:rsidR="00E67D61">
        <w:t>Product description</w:t>
      </w:r>
    </w:p>
    <w:p w:rsidR="00F85971" w:rsidRDefault="00F85971" w:rsidP="00F85971">
      <w:pPr>
        <w:rPr>
          <w:lang w:val="en-GB"/>
        </w:rPr>
      </w:pPr>
      <w:r w:rsidRPr="00F85971">
        <w:rPr>
          <w:lang w:val="en-GB"/>
        </w:rPr>
        <w:t xml:space="preserve">In this second </w:t>
      </w:r>
      <w:r>
        <w:rPr>
          <w:lang w:val="en-GB"/>
        </w:rPr>
        <w:t xml:space="preserve">part, we will provide the reader with an explanation on the way a fuel cell works. A listing of the different technologies available today will also be made according to their characteristics. </w:t>
      </w:r>
      <w:r w:rsidR="005F55BC">
        <w:rPr>
          <w:lang w:val="en-GB"/>
        </w:rPr>
        <w:t>These define the application perspectives for the product. Eventually, we will dedicate a whole part to the infrastructure necessary to the production and the distribution of hydrogen.</w:t>
      </w:r>
    </w:p>
    <w:p w:rsidR="005F55BC" w:rsidRPr="003E277C" w:rsidRDefault="005F55BC" w:rsidP="00466650">
      <w:pPr>
        <w:rPr>
          <w:lang w:val="en-GB"/>
        </w:rPr>
      </w:pPr>
      <w:r w:rsidRPr="003E277C">
        <w:rPr>
          <w:lang w:val="en-GB"/>
        </w:rPr>
        <w:t>The aim of the section is to give the rea</w:t>
      </w:r>
      <w:r w:rsidR="003E277C" w:rsidRPr="003E277C">
        <w:rPr>
          <w:lang w:val="en-GB"/>
        </w:rPr>
        <w:t>der the keys to understand the results of the market analysis that will be led farther in this report with a product view.</w:t>
      </w:r>
    </w:p>
    <w:p w:rsidR="00F85971" w:rsidRPr="00F85971" w:rsidRDefault="006F1D99" w:rsidP="00F85971">
      <w:pPr>
        <w:pStyle w:val="Heading2"/>
        <w:rPr>
          <w:lang w:val="en-GB"/>
        </w:rPr>
      </w:pPr>
      <w:r w:rsidRPr="00F85971">
        <w:rPr>
          <w:lang w:val="en-GB"/>
        </w:rPr>
        <w:t>Introductio</w:t>
      </w:r>
      <w:bookmarkEnd w:id="25"/>
      <w:bookmarkEnd w:id="26"/>
      <w:bookmarkEnd w:id="27"/>
      <w:bookmarkEnd w:id="28"/>
      <w:r w:rsidR="00F85971" w:rsidRPr="00F85971">
        <w:rPr>
          <w:lang w:val="en-GB"/>
        </w:rPr>
        <w:t>n</w:t>
      </w:r>
    </w:p>
    <w:p w:rsidR="00F85971" w:rsidRDefault="003E277C" w:rsidP="00F85971">
      <w:pPr>
        <w:rPr>
          <w:lang w:val="en-GB"/>
        </w:rPr>
      </w:pPr>
      <w:r>
        <w:rPr>
          <w:lang w:val="en-GB"/>
        </w:rPr>
        <w:t>The basic principle underlying in the fuel cell technology is to combine oxygen and hydrogen to produce electricity</w:t>
      </w:r>
      <w:r w:rsidR="00514042">
        <w:rPr>
          <w:lang w:val="en-GB"/>
        </w:rPr>
        <w:t xml:space="preserve"> and water.</w:t>
      </w:r>
      <w:r>
        <w:rPr>
          <w:lang w:val="en-GB"/>
        </w:rPr>
        <w:t xml:space="preserve"> </w:t>
      </w:r>
      <w:r w:rsidR="00B01904">
        <w:rPr>
          <w:lang w:val="en-GB"/>
        </w:rPr>
        <w:t>As well as a battery, it provides electricity out of a chemical reaction. The main difference lies in the fact that a fuel cell uses an external sources of hydrogen and oxygen to keep running. The hydrogen source</w:t>
      </w:r>
      <w:r w:rsidR="00131564">
        <w:rPr>
          <w:lang w:val="en-GB"/>
        </w:rPr>
        <w:t xml:space="preserve"> will later be</w:t>
      </w:r>
      <w:r w:rsidR="00B01904">
        <w:rPr>
          <w:lang w:val="en-GB"/>
        </w:rPr>
        <w:t xml:space="preserve"> referred to as the fuel.</w:t>
      </w:r>
    </w:p>
    <w:p w:rsidR="0080037A" w:rsidRDefault="00905429" w:rsidP="00F85971">
      <w:pPr>
        <w:rPr>
          <w:lang w:val="en-GB"/>
        </w:rPr>
      </w:pPr>
      <w:r>
        <w:rPr>
          <w:lang w:val="en-GB"/>
        </w:rPr>
        <w:t>The structure</w:t>
      </w:r>
      <w:r w:rsidR="0080037A">
        <w:rPr>
          <w:lang w:val="en-GB"/>
        </w:rPr>
        <w:t xml:space="preserve"> of the product</w:t>
      </w:r>
      <w:r>
        <w:rPr>
          <w:lang w:val="en-GB"/>
        </w:rPr>
        <w:t xml:space="preserve"> is meant to enable such a chemical reaction. It consists of an electrolyte and 2 electrodes. The electrolyte is the element that sets t</w:t>
      </w:r>
      <w:r w:rsidR="0038637D">
        <w:rPr>
          <w:lang w:val="en-GB"/>
        </w:rPr>
        <w:t>he temperature of operation. The</w:t>
      </w:r>
      <w:r>
        <w:rPr>
          <w:lang w:val="en-GB"/>
        </w:rPr>
        <w:t xml:space="preserve"> range of temperature then determines what catalyst is to be used in order to accelerate the reaction and what fuel can be used. What with the electrodes, they are of two types: the anode where the fuel is being oxidized, and the ca</w:t>
      </w:r>
      <w:r w:rsidR="0080037A">
        <w:rPr>
          <w:lang w:val="en-GB"/>
        </w:rPr>
        <w:t>thode where oxygen gets reduced. As a result, the voltage of a fuel cell circuit has an order of magnitude of 1 V. Higher</w:t>
      </w:r>
      <w:r w:rsidR="0038637D">
        <w:rPr>
          <w:lang w:val="en-GB"/>
        </w:rPr>
        <w:t xml:space="preserve"> values can be reached by assembling</w:t>
      </w:r>
      <w:r w:rsidR="0080037A">
        <w:rPr>
          <w:lang w:val="en-GB"/>
        </w:rPr>
        <w:t xml:space="preserve"> several fuel cells in stacks.</w:t>
      </w:r>
    </w:p>
    <w:p w:rsidR="001F0D25" w:rsidRDefault="00CE7761" w:rsidP="001F0D25">
      <w:pPr>
        <w:pStyle w:val="Heading2"/>
        <w:rPr>
          <w:lang w:val="en-GB"/>
        </w:rPr>
      </w:pPr>
      <w:bookmarkStart w:id="29" w:name="_Toc417578112"/>
      <w:bookmarkStart w:id="30" w:name="_Toc417579169"/>
      <w:bookmarkStart w:id="31" w:name="_Toc417584727"/>
      <w:bookmarkStart w:id="32" w:name="_Toc417860544"/>
      <w:r>
        <w:rPr>
          <w:noProof/>
          <w:lang w:val="de-DE"/>
        </w:rPr>
        <w:lastRenderedPageBreak/>
        <mc:AlternateContent>
          <mc:Choice Requires="wps">
            <w:drawing>
              <wp:anchor distT="0" distB="0" distL="114300" distR="114300" simplePos="0" relativeHeight="251655168" behindDoc="0" locked="0" layoutInCell="1" allowOverlap="1" wp14:anchorId="35C1AA17" wp14:editId="61A6FE75">
                <wp:simplePos x="0" y="0"/>
                <wp:positionH relativeFrom="column">
                  <wp:posOffset>-1647825</wp:posOffset>
                </wp:positionH>
                <wp:positionV relativeFrom="paragraph">
                  <wp:posOffset>306070</wp:posOffset>
                </wp:positionV>
                <wp:extent cx="1352550" cy="4762500"/>
                <wp:effectExtent l="0" t="0" r="19050" b="19050"/>
                <wp:wrapNone/>
                <wp:docPr id="8" name="Zone de texte 8"/>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3F81" w:rsidRPr="00CE7761" w:rsidRDefault="00403F81"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403F81" w:rsidRDefault="00403F81"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403F81" w:rsidRPr="00450DDB" w:rsidRDefault="00403F81"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403F81" w:rsidRPr="00450DDB" w:rsidRDefault="00403F81"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403F81" w:rsidRPr="00450DDB" w:rsidRDefault="00403F81"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403F81" w:rsidRDefault="00403F81"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403F81" w:rsidRDefault="00403F81"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403F81" w:rsidRDefault="00403F81"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403F81" w:rsidRPr="00450DDB" w:rsidRDefault="00403F81" w:rsidP="00CE7761">
                            <w:pPr>
                              <w:jc w:val="left"/>
                              <w:rPr>
                                <w:color w:val="595959" w:themeColor="accent3"/>
                                <w:sz w:val="18"/>
                                <w:lang w:val="en-GB"/>
                              </w:rPr>
                            </w:pPr>
                            <w:r>
                              <w:rPr>
                                <w:color w:val="595959" w:themeColor="accent3"/>
                                <w:sz w:val="18"/>
                                <w:lang w:val="en-GB"/>
                              </w:rPr>
                              <w:t xml:space="preserve">Polymer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C1AA17" id="Zone de texte 8" o:spid="_x0000_s1028" type="#_x0000_t202" style="position:absolute;left:0;text-align:left;margin-left:-129.75pt;margin-top:24.1pt;width:106.5pt;height:37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" fillcolor="white [3201]" strokeweight=".5pt">
                <v:textbox>
                  <w:txbxContent>
                    <w:p w:rsidR="00403F81" w:rsidRPr="00CE7761" w:rsidRDefault="00403F81" w:rsidP="00CE7761">
                      <w:pPr>
                        <w:jc w:val="left"/>
                        <w:rPr>
                          <w:color w:val="595959" w:themeColor="accent3"/>
                          <w:sz w:val="18"/>
                        </w:rPr>
                      </w:pPr>
                      <w:r w:rsidRPr="00CE7761">
                        <w:rPr>
                          <w:b/>
                          <w:color w:val="595959" w:themeColor="accent3"/>
                          <w:sz w:val="18"/>
                        </w:rPr>
                        <w:t>PEMFC</w:t>
                      </w:r>
                      <w:r>
                        <w:rPr>
                          <w:b/>
                          <w:color w:val="595959" w:themeColor="accent3"/>
                          <w:sz w:val="18"/>
                        </w:rPr>
                        <w:t xml:space="preserve"> : </w:t>
                      </w:r>
                      <w:r w:rsidRPr="00CE7761">
                        <w:rPr>
                          <w:color w:val="595959" w:themeColor="accent3"/>
                          <w:sz w:val="18"/>
                        </w:rPr>
                        <w:t>Pro</w:t>
                      </w:r>
                      <w:r>
                        <w:rPr>
                          <w:color w:val="595959" w:themeColor="accent3"/>
                          <w:sz w:val="18"/>
                        </w:rPr>
                        <w:t>ton Exchange Membrane Fuel Cell.</w:t>
                      </w:r>
                    </w:p>
                    <w:p w:rsidR="00403F81" w:rsidRDefault="00403F81" w:rsidP="00CE7761">
                      <w:pPr>
                        <w:jc w:val="left"/>
                        <w:rPr>
                          <w:color w:val="595959" w:themeColor="accent3"/>
                          <w:sz w:val="18"/>
                          <w:lang w:val="en-GB"/>
                        </w:rPr>
                      </w:pP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Alkaline Fuel Cell.</w:t>
                      </w:r>
                    </w:p>
                    <w:p w:rsidR="00403F81" w:rsidRPr="00450DDB" w:rsidRDefault="00403F81" w:rsidP="00AB0AB5">
                      <w:pPr>
                        <w:jc w:val="left"/>
                        <w:rPr>
                          <w:color w:val="595959" w:themeColor="accent3"/>
                          <w:sz w:val="18"/>
                          <w:lang w:val="en-GB"/>
                        </w:rPr>
                      </w:pPr>
                      <w:r>
                        <w:rPr>
                          <w:b/>
                          <w:color w:val="595959" w:themeColor="accent3"/>
                          <w:sz w:val="18"/>
                          <w:lang w:val="en-GB"/>
                        </w:rPr>
                        <w:t>P</w:t>
                      </w:r>
                      <w:r w:rsidRPr="00AB0AB5">
                        <w:rPr>
                          <w:b/>
                          <w:color w:val="595959" w:themeColor="accent3"/>
                          <w:sz w:val="18"/>
                          <w:lang w:val="en-GB"/>
                        </w:rPr>
                        <w:t>AFC</w:t>
                      </w:r>
                      <w:r>
                        <w:rPr>
                          <w:b/>
                          <w:color w:val="595959" w:themeColor="accent3"/>
                          <w:sz w:val="18"/>
                          <w:lang w:val="en-GB"/>
                        </w:rPr>
                        <w:t xml:space="preserve"> : </w:t>
                      </w:r>
                      <w:r>
                        <w:rPr>
                          <w:color w:val="595959" w:themeColor="accent3"/>
                          <w:sz w:val="18"/>
                          <w:lang w:val="en-GB"/>
                        </w:rPr>
                        <w:t>Phosphoric Acid Fuel Cell.</w:t>
                      </w:r>
                    </w:p>
                    <w:p w:rsidR="00403F81" w:rsidRPr="00450DDB" w:rsidRDefault="00403F81" w:rsidP="00AB0AB5">
                      <w:pPr>
                        <w:jc w:val="left"/>
                        <w:rPr>
                          <w:color w:val="595959" w:themeColor="accent3"/>
                          <w:sz w:val="18"/>
                          <w:lang w:val="en-GB"/>
                        </w:rPr>
                      </w:pPr>
                      <w:r>
                        <w:rPr>
                          <w:b/>
                          <w:color w:val="595959" w:themeColor="accent3"/>
                          <w:sz w:val="18"/>
                          <w:lang w:val="en-GB"/>
                        </w:rPr>
                        <w:t>SO</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Solid Oxide Fuel Cell.</w:t>
                      </w:r>
                    </w:p>
                    <w:p w:rsidR="00403F81" w:rsidRPr="00450DDB" w:rsidRDefault="00403F81" w:rsidP="00AB0AB5">
                      <w:pPr>
                        <w:jc w:val="left"/>
                        <w:rPr>
                          <w:color w:val="595959" w:themeColor="accent3"/>
                          <w:sz w:val="18"/>
                          <w:lang w:val="en-GB"/>
                        </w:rPr>
                      </w:pPr>
                      <w:r>
                        <w:rPr>
                          <w:b/>
                          <w:color w:val="595959" w:themeColor="accent3"/>
                          <w:sz w:val="18"/>
                          <w:lang w:val="en-GB"/>
                        </w:rPr>
                        <w:t>MC</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Molten Carbonate Fuel Cell.</w:t>
                      </w:r>
                    </w:p>
                    <w:p w:rsidR="00403F81" w:rsidRDefault="00403F81" w:rsidP="00CE7761">
                      <w:pPr>
                        <w:jc w:val="left"/>
                        <w:rPr>
                          <w:color w:val="595959" w:themeColor="accent3"/>
                          <w:sz w:val="18"/>
                          <w:lang w:val="en-GB"/>
                        </w:rPr>
                      </w:pPr>
                      <w:r>
                        <w:rPr>
                          <w:b/>
                          <w:color w:val="595959" w:themeColor="accent3"/>
                          <w:sz w:val="18"/>
                          <w:lang w:val="en-GB"/>
                        </w:rPr>
                        <w:t>DM</w:t>
                      </w:r>
                      <w:r w:rsidRPr="00AB0AB5">
                        <w:rPr>
                          <w:b/>
                          <w:color w:val="595959" w:themeColor="accent3"/>
                          <w:sz w:val="18"/>
                          <w:lang w:val="en-GB"/>
                        </w:rPr>
                        <w:t>FC</w:t>
                      </w:r>
                      <w:r>
                        <w:rPr>
                          <w:b/>
                          <w:color w:val="595959" w:themeColor="accent3"/>
                          <w:sz w:val="18"/>
                          <w:lang w:val="en-GB"/>
                        </w:rPr>
                        <w:t xml:space="preserve"> : </w:t>
                      </w:r>
                      <w:r>
                        <w:rPr>
                          <w:color w:val="595959" w:themeColor="accent3"/>
                          <w:sz w:val="18"/>
                          <w:lang w:val="en-GB"/>
                        </w:rPr>
                        <w:t>Direct Methanol Fuel Cell.</w:t>
                      </w:r>
                    </w:p>
                    <w:p w:rsidR="00403F81" w:rsidRDefault="00403F81" w:rsidP="00CE7761">
                      <w:pPr>
                        <w:jc w:val="left"/>
                        <w:rPr>
                          <w:color w:val="595959" w:themeColor="accent3"/>
                          <w:sz w:val="18"/>
                          <w:lang w:val="en-GB"/>
                        </w:rPr>
                      </w:pPr>
                      <w:r w:rsidRPr="00325F19">
                        <w:rPr>
                          <w:b/>
                          <w:color w:val="595959" w:themeColor="accent3"/>
                          <w:sz w:val="18"/>
                          <w:lang w:val="en-GB"/>
                        </w:rPr>
                        <w:t>LT :</w:t>
                      </w:r>
                      <w:r>
                        <w:rPr>
                          <w:color w:val="595959" w:themeColor="accent3"/>
                          <w:sz w:val="18"/>
                          <w:lang w:val="en-GB"/>
                        </w:rPr>
                        <w:t xml:space="preserve"> Low Temperature</w:t>
                      </w:r>
                    </w:p>
                    <w:p w:rsidR="00403F81" w:rsidRDefault="00403F81" w:rsidP="00CE7761">
                      <w:pPr>
                        <w:jc w:val="left"/>
                        <w:rPr>
                          <w:color w:val="595959" w:themeColor="accent3"/>
                          <w:sz w:val="18"/>
                          <w:lang w:val="en-GB"/>
                        </w:rPr>
                      </w:pPr>
                      <w:r w:rsidRPr="00325F19">
                        <w:rPr>
                          <w:b/>
                          <w:color w:val="595959" w:themeColor="accent3"/>
                          <w:sz w:val="18"/>
                          <w:lang w:val="en-GB"/>
                        </w:rPr>
                        <w:t>HT :</w:t>
                      </w:r>
                      <w:r>
                        <w:rPr>
                          <w:color w:val="595959" w:themeColor="accent3"/>
                          <w:sz w:val="18"/>
                          <w:lang w:val="en-GB"/>
                        </w:rPr>
                        <w:t xml:space="preserve"> High Temperature</w:t>
                      </w:r>
                    </w:p>
                    <w:p w:rsidR="00403F81" w:rsidRPr="00450DDB" w:rsidRDefault="00403F81" w:rsidP="00CE7761">
                      <w:pPr>
                        <w:jc w:val="left"/>
                        <w:rPr>
                          <w:color w:val="595959" w:themeColor="accent3"/>
                          <w:sz w:val="18"/>
                          <w:lang w:val="en-GB"/>
                        </w:rPr>
                      </w:pPr>
                      <w:r>
                        <w:rPr>
                          <w:color w:val="595959" w:themeColor="accent3"/>
                          <w:sz w:val="18"/>
                          <w:lang w:val="en-GB"/>
                        </w:rPr>
                        <w:t xml:space="preserve">Polymer : </w:t>
                      </w:r>
                    </w:p>
                  </w:txbxContent>
                </v:textbox>
              </v:shape>
            </w:pict>
          </mc:Fallback>
        </mc:AlternateContent>
      </w:r>
      <w:r w:rsidR="006F1D99" w:rsidRPr="00F85971">
        <w:rPr>
          <w:lang w:val="en-GB"/>
        </w:rPr>
        <w:t>Technologies</w:t>
      </w:r>
      <w:bookmarkEnd w:id="29"/>
      <w:bookmarkEnd w:id="30"/>
      <w:bookmarkEnd w:id="31"/>
      <w:bookmarkEnd w:id="32"/>
    </w:p>
    <w:p w:rsidR="00466650" w:rsidRDefault="00CE7761" w:rsidP="0046665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w:t>
      </w:r>
      <w:r w:rsidR="00A17C74">
        <w:rPr>
          <w:lang w:val="en-GB"/>
        </w:rPr>
        <w:t xml:space="preserve"> Eventually, each fuel cell type has its proper pow</w:t>
      </w:r>
      <w:r w:rsidR="00232F69">
        <w:rPr>
          <w:lang w:val="en-GB"/>
        </w:rPr>
        <w:t>er output range, power density, and efficiency, which are determinant in their application perspectives.</w:t>
      </w:r>
    </w:p>
    <w:p w:rsidR="00CE7761" w:rsidRDefault="00CE7761" w:rsidP="00466650">
      <w:pPr>
        <w:rPr>
          <w:lang w:val="en-GB"/>
        </w:rPr>
      </w:pPr>
      <w:r>
        <w:rPr>
          <w:lang w:val="en-GB"/>
        </w:rPr>
        <w:t xml:space="preserve">In this paragraph, we will give these details about the </w:t>
      </w:r>
      <w:r w:rsidR="00E54722">
        <w:rPr>
          <w:lang w:val="en-GB"/>
        </w:rPr>
        <w:t>six most common fuel cell types: PEMFC, AFC, PAFC, SOFC, MCFC, and DMFC.</w:t>
      </w:r>
      <w:r w:rsidR="00215D8E">
        <w:rPr>
          <w:lang w:val="en-GB"/>
        </w:rPr>
        <w:t xml:space="preserve"> They all have already been developed in a commercial context, which testifies of the reli</w:t>
      </w:r>
      <w:r w:rsidR="00FC5BCE">
        <w:rPr>
          <w:lang w:val="en-GB"/>
        </w:rPr>
        <w:t>ability of their characteristic.</w:t>
      </w:r>
    </w:p>
    <w:p w:rsidR="006D3790" w:rsidRDefault="006D3790" w:rsidP="006D3790">
      <w:pPr>
        <w:pStyle w:val="Heading3"/>
        <w:rPr>
          <w:shd w:val="clear" w:color="auto" w:fill="FFFFFF"/>
          <w:lang w:val="en-GB"/>
        </w:rPr>
      </w:pPr>
      <w:r w:rsidRPr="00F85971">
        <w:rPr>
          <w:shd w:val="clear" w:color="auto" w:fill="FFFFFF"/>
          <w:lang w:val="en-GB"/>
        </w:rPr>
        <w:t>PEMFC</w:t>
      </w:r>
    </w:p>
    <w:p w:rsidR="000427F3" w:rsidRDefault="00232F69" w:rsidP="00CE7761">
      <w:pPr>
        <w:rPr>
          <w:lang w:val="en-GB"/>
        </w:rPr>
      </w:pPr>
      <w:r>
        <w:rPr>
          <w:lang w:val="en-GB"/>
        </w:rPr>
        <w:t xml:space="preserve">The Proton Exchange Membrane Fuel Cell is made of </w:t>
      </w:r>
      <w:r w:rsidR="00131564">
        <w:rPr>
          <w:lang w:val="en-GB"/>
        </w:rPr>
        <w:t>with</w:t>
      </w:r>
      <w:r>
        <w:rPr>
          <w:lang w:val="en-GB"/>
        </w:rPr>
        <w:t xml:space="preserve"> polymer electrolyte. According to the basic component of it, it can operate at low or high temperatures</w:t>
      </w:r>
      <w:r w:rsidR="000427F3">
        <w:rPr>
          <w:lang w:val="en-GB"/>
        </w:rPr>
        <w:t>.</w:t>
      </w:r>
    </w:p>
    <w:p w:rsidR="00CE7761" w:rsidRDefault="000427F3" w:rsidP="00CE7761">
      <w:pPr>
        <w:rPr>
          <w:lang w:val="en-GB"/>
        </w:rPr>
      </w:pPr>
      <w:r>
        <w:rPr>
          <w:lang w:val="en-GB"/>
        </w:rPr>
        <w:t>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w:t>
      </w:r>
      <w:r w:rsidR="0003637C">
        <w:rPr>
          <w:lang w:val="en-GB"/>
        </w:rPr>
        <w:t xml:space="preserve"> They are appropriate to deliver dynamic supply which gives them all the characteristics for transport uses.</w:t>
      </w:r>
    </w:p>
    <w:p w:rsidR="0003637C" w:rsidRDefault="0003637C" w:rsidP="00CE7761">
      <w:pPr>
        <w:rPr>
          <w:lang w:val="en-GB"/>
        </w:rPr>
      </w:pPr>
      <w:r>
        <w:rPr>
          <w:noProof/>
          <w:lang w:val="de-DE"/>
        </w:rPr>
        <mc:AlternateContent>
          <mc:Choice Requires="wpg">
            <w:drawing>
              <wp:anchor distT="0" distB="0" distL="114300" distR="114300" simplePos="0" relativeHeight="251731968" behindDoc="0" locked="0" layoutInCell="1" allowOverlap="1" wp14:anchorId="5E7CC0FE" wp14:editId="7304BF17">
                <wp:simplePos x="0" y="0"/>
                <wp:positionH relativeFrom="column">
                  <wp:posOffset>-8890</wp:posOffset>
                </wp:positionH>
                <wp:positionV relativeFrom="paragraph">
                  <wp:posOffset>385445</wp:posOffset>
                </wp:positionV>
                <wp:extent cx="4319905" cy="2159635"/>
                <wp:effectExtent l="0" t="0" r="0" b="12065"/>
                <wp:wrapTopAndBottom/>
                <wp:docPr id="73" name="Groupe 73"/>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72" name="Groupe 72"/>
                        <wpg:cNvGrpSpPr/>
                        <wpg:grpSpPr>
                          <a:xfrm>
                            <a:off x="0" y="0"/>
                            <a:ext cx="4781550" cy="2599690"/>
                            <a:chOff x="0" y="0"/>
                            <a:chExt cx="4781550" cy="2599690"/>
                          </a:xfrm>
                        </wpg:grpSpPr>
                        <wpg:grpSp>
                          <wpg:cNvPr id="71" name="Groupe 71"/>
                          <wpg:cNvGrpSpPr/>
                          <wpg:grpSpPr>
                            <a:xfrm>
                              <a:off x="0" y="0"/>
                              <a:ext cx="4781550" cy="2599690"/>
                              <a:chOff x="0" y="0"/>
                              <a:chExt cx="4781550" cy="2599690"/>
                            </a:xfrm>
                          </wpg:grpSpPr>
                          <wpg:grpSp>
                            <wpg:cNvPr id="70" name="Groupe 70"/>
                            <wpg:cNvGrpSpPr/>
                            <wpg:grpSpPr>
                              <a:xfrm>
                                <a:off x="0" y="0"/>
                                <a:ext cx="4781550" cy="2599690"/>
                                <a:chOff x="0" y="0"/>
                                <a:chExt cx="4781550" cy="2599690"/>
                              </a:xfrm>
                            </wpg:grpSpPr>
                            <wpg:grpSp>
                              <wpg:cNvPr id="69" name="Groupe 69"/>
                              <wpg:cNvGrpSpPr/>
                              <wpg:grpSpPr>
                                <a:xfrm>
                                  <a:off x="0" y="0"/>
                                  <a:ext cx="4781550" cy="2599690"/>
                                  <a:chOff x="0" y="0"/>
                                  <a:chExt cx="4781550" cy="2599690"/>
                                </a:xfrm>
                              </wpg:grpSpPr>
                              <wpg:grpSp>
                                <wpg:cNvPr id="52" name="Groupe 52"/>
                                <wpg:cNvGrpSpPr/>
                                <wpg:grpSpPr>
                                  <a:xfrm>
                                    <a:off x="762000" y="0"/>
                                    <a:ext cx="3243580" cy="2599690"/>
                                    <a:chOff x="0" y="0"/>
                                    <a:chExt cx="3243580" cy="2599690"/>
                                  </a:xfrm>
                                </wpg:grpSpPr>
                                <wpg:grpSp>
                                  <wpg:cNvPr id="47" name="Groupe 47"/>
                                  <wpg:cNvGrpSpPr/>
                                  <wpg:grpSpPr>
                                    <a:xfrm>
                                      <a:off x="0" y="0"/>
                                      <a:ext cx="3243580" cy="2599690"/>
                                      <a:chOff x="0" y="-38100"/>
                                      <a:chExt cx="3243580" cy="2599690"/>
                                    </a:xfrm>
                                  </wpg:grpSpPr>
                                  <wps:wsp>
                                    <wps:cNvPr id="23" name="Rectangle 23"/>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 name="Groupe 18"/>
                                    <wpg:cNvGrpSpPr/>
                                    <wpg:grpSpPr>
                                      <a:xfrm>
                                        <a:off x="981075" y="762000"/>
                                        <a:ext cx="1270000" cy="1799590"/>
                                        <a:chOff x="10832" y="0"/>
                                        <a:chExt cx="1271053" cy="1800000"/>
                                      </a:xfrm>
                                    </wpg:grpSpPr>
                                    <wps:wsp>
                                      <wps:cNvPr id="15" name="Rectangle 1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5" name="Groupe 45"/>
                                    <wpg:cNvGrpSpPr/>
                                    <wpg:grpSpPr>
                                      <a:xfrm>
                                        <a:off x="0" y="-38100"/>
                                        <a:ext cx="3243580" cy="2599690"/>
                                        <a:chOff x="0" y="-38100"/>
                                        <a:chExt cx="3243580" cy="2599690"/>
                                      </a:xfrm>
                                    </wpg:grpSpPr>
                                    <wpg:grpSp>
                                      <wpg:cNvPr id="43" name="Groupe 43"/>
                                      <wpg:cNvGrpSpPr/>
                                      <wpg:grpSpPr>
                                        <a:xfrm>
                                          <a:off x="180975" y="-38100"/>
                                          <a:ext cx="2875280" cy="2599690"/>
                                          <a:chOff x="0" y="-38100"/>
                                          <a:chExt cx="2875280" cy="2599690"/>
                                        </a:xfrm>
                                      </wpg:grpSpPr>
                                      <wps:wsp>
                                        <wps:cNvPr id="40" name="Rectangle 40"/>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7" name="Groupe 37"/>
                                        <wpg:cNvGrpSpPr/>
                                        <wpg:grpSpPr>
                                          <a:xfrm>
                                            <a:off x="0" y="762000"/>
                                            <a:ext cx="2875280" cy="1799590"/>
                                            <a:chOff x="0" y="0"/>
                                            <a:chExt cx="2875575" cy="1800000"/>
                                          </a:xfrm>
                                        </wpg:grpSpPr>
                                        <wps:wsp>
                                          <wps:cNvPr id="11" name="Rectangle 1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Connecteur droit 31"/>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2" name="Connecteur droit 32"/>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3" name="Connecteur droit 33"/>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4" name="Connecteur droit 34"/>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5" name="Connecteur droit 35"/>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8" name="Connecteur droit 28"/>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9" name="Connecteur droit 29"/>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 name="Connecteur droit 30"/>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42" name="Image 4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2" name="Groupe 22"/>
                                      <wpg:cNvGrpSpPr/>
                                      <wpg:grpSpPr>
                                        <a:xfrm>
                                          <a:off x="0" y="981075"/>
                                          <a:ext cx="3243580" cy="1369060"/>
                                          <a:chOff x="0" y="0"/>
                                          <a:chExt cx="3243580" cy="1369060"/>
                                        </a:xfrm>
                                      </wpg:grpSpPr>
                                      <wps:wsp>
                                        <wps:cNvPr id="14" name="Flèche droite 1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èche droite 1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Flèche droite 2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Flèche droite 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49" name="Connecteur droit avec flèche 49"/>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Connecteur droit avec flèche 5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59" name="Zone de texte 59"/>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4E375A">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Zone de texte 60"/>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4E375A">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Zone de texte 61"/>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4E375A">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Zone de texte 62"/>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4E375A">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Zone de texte 63"/>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F8556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Zone de texte 68"/>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F8556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3" name="Connecteur droit avec flèche 5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67" name="Zone de texte 6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F8556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6" name="Zone de texte 6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F8556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65" name="Zone de texte 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F8556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7CC0FE" id="Groupe 73" o:spid="_x0000_s1029" style="position:absolute;left:0;text-align:left;margin-left:-.7pt;margin-top:30.35pt;width:340.15pt;height:170.05pt;z-index:251731968;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">
                <v:group id="Groupe 72" o:spid="_x0000_s103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group id="Groupe 71"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66CIcUAAADbAAAADwAAAGRycy9kb3ducmV2LnhtbESPT2vCQBTE7wW/w/KE&#10;3ppNlLYSs4pILT2EQlUQb4/sMwlm34bsNn++fbdQ6HGYmd8w2XY0jeipc7VlBUkUgyAurK65VHA+&#10;HZ5WIJxH1thYJgUTOdhuZg8ZptoO/EX90ZciQNilqKDyvk2ldEVFBl1kW+Lg3Wxn0AfZlVJ3OAS4&#10;aeQijl+kwZrDQoUt7Ssq7sdvo+B9wGG3TN76/H7bT9fT8+clT0ipx/m4W4PwNPr/8F/7Qyt4Te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ugiHFAAAA2wAA&#10;AA8AAAAAAAAAAAAAAAAAqgIAAGRycy9kb3ducmV2LnhtbFBLBQYAAAAABAAEAPoAAACcAwAAAAA=&#10;">
                    <v:group id="Groupe 70"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OInusMAAADbAAAADwAAAGRycy9kb3ducmV2LnhtbERPy2rCQBTdC/2H4Ra6&#10;M5O0aEt0FAlt6UIEk0Jxd8lck2DmTshM8/h7Z1Ho8nDe2/1kWjFQ7xrLCpIoBkFcWt1wpeC7+Fi+&#10;gXAeWWNrmRTM5GC/e1hsMdV25DMNua9ECGGXooLa+y6V0pU1GXSR7YgDd7W9QR9gX0nd4xjCTSuf&#10;43gtDTYcGmrsKKupvOW/RsHniOPhJXkfjrdrNl+K1ennmJBST4/TYQPC0+T/xX/uL63gNa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w4ie6wwAAANsAAAAP&#10;AAAAAAAAAAAAAAAAAKoCAABkcnMvZG93bnJldi54bWxQSwUGAAAAAAQABAD6AAAAmgMAAAAA&#10;">
                      <v:group id="Groupe 69"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group id="Groupe 52" o:spid="_x0000_s1034"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group id="Groupe 47" o:spid="_x0000_s1035"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Wd1c8YAAADbAAAADwAAAGRycy9kb3ducmV2LnhtbESPW2vCQBSE3wv+h+UI&#10;faub2FYlZhURW/ogghcQ3w7Zkwtmz4bsNon/vlso9HGYmW+YdD2YWnTUusqygngSgSDOrK64UHA5&#10;f7wsQDiPrLG2TAoe5GC9Gj2lmGjb85G6ky9EgLBLUEHpfZNI6bKSDLqJbYiDl9vWoA+yLaRusQ9w&#10;U8tpFM2kwYrDQokNbUvK7qdvo+Czx37zGu+6/T3fPm7n98N1H5NSz+NhswThafD/4b/2l1bwNof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xZ3VzxgAAANsA&#10;AAAPAAAAAAAAAAAAAAAAAKoCAABkcnMvZG93bnJldi54bWxQSwUGAAAAAAQABAD6AAAAnQMAAAAA&#10;">
                            <v:rect id="Rectangle 23" o:spid="_x0000_s1036"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75icb8A&#10;AADbAAAADwAAAGRycy9kb3ducmV2LnhtbESPQYvCMBSE74L/IbwFb5qqIFKNIgtCr1ZRvD2at22x&#10;eek2scZ/bwTB4zAz3zDrbTCN6KlztWUF00kCgriwuuZSwem4Hy9BOI+ssbFMCp7kYLsZDtaYavvg&#10;A/W5L0WEsEtRQeV9m0rpiooMuoltiaP3ZzuDPsqulLrDR4SbRs6SZCEN1hwXKmzpt6Lilt+Ngt30&#10;1vQhD+dnRhn/hytjCBelRj9htwLhKfhv+NPOtILZHN5f4g+Qm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mJxvwAAANsAAAAPAAAAAAAAAAAAAAAAAJgCAABkcnMvZG93bnJl&#10;di54bWxQSwUGAAAAAAQABAD1AAAAhAMAAAAA&#10;" fillcolor="#060 [3204]" stroked="f" strokeweight="1pt">
                              <v:fill opacity="19789f"/>
                            </v:rect>
                            <v:group id="Groupe 18" o:spid="_x0000_s1037"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rect id="Rectangle 15" o:spid="_x0000_s1038"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1jQsEA&#10;AADbAAAADwAAAGRycy9kb3ducmV2LnhtbESP0YrCMBBF3xf8hzCCb2uqoC7VtIggiOCDuh8wNGNT&#10;bSalibb9e7Ow4NsM9849dzZ5b2vxotZXjhXMpgkI4sLpiksFv9f99w8IH5A11o5JwUAe8mz0tcFU&#10;u47P9LqEUsQQ9ikqMCE0qZS+MGTRT11DHLWbay2GuLal1C12MdzWcp4kS2mx4kgw2NDOUPG4PG2E&#10;IJ2H2arbPU6mP1ZUD3d6DkpNxv12DSJQHz7m/+uDjvUX8PdLHEBm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dY0LBAAAA2wAAAA8AAAAAAAAAAAAAAAAAmAIAAGRycy9kb3du&#10;cmV2LnhtbFBLBQYAAAAABAAEAPUAAACGAwAAAAA=&#10;" fillcolor="#060 [3204]" strokecolor="#003200 [1604]" strokeweight="1pt"/>
                              <v:rect id="Rectangle 17" o:spid="_x0000_s1039"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NYrr4A&#10;AADbAAAADwAAAGRycy9kb3ducmV2LnhtbESPzQrCMBCE74LvEFbwpqkeVKpRRBBE8ODPAyzN2lSb&#10;TWmibd/eCIK3XWZ2vtnVprWleFPtC8cKJuMEBHHmdMG5gtt1P1qA8AFZY+mYFHTkYbPu91aYatfw&#10;md6XkIsYwj5FBSaEKpXSZ4Ys+rGriKN2d7XFENc6l7rGJobbUk6TZCYtFhwJBivaGcqel5eNEKRz&#10;N5k3u+fJtMeCyu5Br06p4aDdLkEEasPf/Ls+6Fh/Dt9f4gBy/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tDWK6+AAAA2wAAAA8AAAAAAAAAAAAAAAAAmAIAAGRycy9kb3ducmV2&#10;LnhtbFBLBQYAAAAABAAEAPUAAACDAwAAAAA=&#10;" fillcolor="#060 [3204]" strokecolor="#003200 [1604]" strokeweight="1pt"/>
                            </v:group>
                            <v:group id="Groupe 45" o:spid="_x0000_s1040"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group id="Groupe 43" o:spid="_x0000_s1041"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0" o:spid="_x0000_s1042"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cOD70A&#10;AADbAAAADwAAAGRycy9kb3ducmV2LnhtbERPuwrCMBTdBf8hXMFFNFVUpBpFREEHBx/oemmubWlz&#10;U5qo9e/NIDgeznuxakwpXlS73LKC4SACQZxYnXOq4HrZ9WcgnEfWWFomBR9ysFq2WwuMtX3ziV5n&#10;n4oQwi5GBZn3VSylSzIy6Aa2Ig7cw9YGfYB1KnWN7xBuSjmKoqk0mHNoyLCiTUZJcX4aBbdie+s9&#10;drq834+V9Ideod2kUKrbadZzEJ4a/xf/3HutYBzWhy/hB8jl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LcOD70AAADbAAAADwAAAAAAAAAAAAAAAACYAgAAZHJzL2Rvd25yZXYu&#10;eG1sUEsFBgAAAAAEAAQA9QAAAIIDAAAAAA==&#10;" fillcolor="white [3201]" strokecolor="#103fc2 [3209]" strokeweight="1.5pt"/>
                                <v:group id="Groupe 37" o:spid="_x0000_s1043"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11" o:spid="_x0000_s1044"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fvwcMA&#10;AADbAAAADwAAAGRycy9kb3ducmV2LnhtbERPS2vCQBC+F/wPywheSt1oqZSYVXyk4qlQbZHchuyY&#10;LGZnQ3ar6b93C4Xe5uN7TrbsbSOu1HnjWMFknIAgLp02XCn4PL49vYLwAVlj45gU/JCH5WLwkGGq&#10;3Y0/6HoIlYgh7FNUUIfQplL6siaLfuxa4sidXWcxRNhVUnd4i+G2kdMkmUmLhmNDjS1taiovh2+r&#10;oNz6l/brVKxNkT8nj/tdbt5drtRo2K/mIAL14V/8597rOH8Cv7/E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fvwcMAAADbAAAADwAAAAAAAAAAAAAAAACYAgAAZHJzL2Rv&#10;d25yZXYueG1sUEsFBgAAAAAEAAQA9QAAAIgDAAAAAA==&#10;" filled="f" strokecolor="#003200 [1604]" strokeweight="1.5pt">
                                    <v:stroke endcap="round"/>
                                  </v:rect>
                                  <v:line id="Connecteur droit 31" o:spid="_x0000_s1045"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KXC8MAAADbAAAADwAAAGRycy9kb3ducmV2LnhtbESP0WrCQBRE3wv9h+UWfKubtGBD6ipS&#10;EYoI1pgPuGRvk2D2btxdNf69Kwg+DjNzhpnOB9OJMznfWlaQjhMQxJXVLdcKyv3qPQPhA7LGzjIp&#10;uJKH+ez1ZYq5thfe0bkItYgQ9jkqaELocyl91ZBBP7Y9cfT+rTMYonS11A4vEW46+ZEkE2mw5bjQ&#10;YE8/DVWH4mQULNOvTXok9yez7XKdlHVR0rFVavQ2LL5BBBrCM/xo/2oFnyncv8QfIGc3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UClwvDAAAA2wAAAA8AAAAAAAAAAAAA&#10;AAAAoQIAAGRycy9kb3ducmV2LnhtbFBLBQYAAAAABAAEAPkAAACRAwAAAAA=&#10;" strokecolor="#060 [3204]" strokeweight="1.5pt">
                                    <v:stroke joinstyle="miter"/>
                                  </v:line>
                                  <v:line id="Connecteur droit 32" o:spid="_x0000_s1046"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dAJfMMAAADbAAAADwAAAGRycy9kb3ducmV2LnhtbESP0WrCQBRE3wv9h+UW+lY3sWBDdJVS&#10;EUoRrDEfcMlek2D2btxdNf69Kwg+DjNzhpktBtOJMznfWlaQjhIQxJXVLdcKyt3qIwPhA7LGzjIp&#10;uJKHxfz1ZYa5thfe0rkItYgQ9jkqaELocyl91ZBBP7I9cfT21hkMUbpaaoeXCDedHCfJRBpsOS40&#10;2NNPQ9WhOBkFy/RrnR7J/ctss/xLyroo6dgq9f42fE9BBBrCM/xo/2oFn2O4f4k/QM5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QCXzDAAAA2wAAAA8AAAAAAAAAAAAA&#10;AAAAoQIAAGRycy9kb3ducmV2LnhtbFBLBQYAAAAABAAEAPkAAACRAwAAAAA=&#10;" strokecolor="#060 [3204]" strokeweight="1.5pt">
                                    <v:stroke joinstyle="miter"/>
                                  </v:line>
                                  <v:line id="Connecteur droit 33" o:spid="_x0000_s1047"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ys58MAAADbAAAADwAAAGRycy9kb3ducmV2LnhtbESP0WrCQBRE3wX/YbmCb7pJhSqpmyBK&#10;oUihmuYDLtnbJDR7N+5uNf37bkHwcZiZM8y2GE0vruR8Z1lBukxAENdWd9woqD5fFxsQPiBr7C2T&#10;gl/yUOTTyRYzbW98pmsZGhEh7DNU0IYwZFL6uiWDfmkH4uh9WWcwROkaqR3eItz08ilJnqXBjuNC&#10;iwPtW6q/yx+j4JCu39MLuZPcfByOSdWUFV06peazcfcCItAYHuF7+00rWK3g/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qcrOfDAAAA2wAAAA8AAAAAAAAAAAAA&#10;AAAAoQIAAGRycy9kb3ducmV2LnhtbFBLBQYAAAAABAAEAPkAAACRAwAAAAA=&#10;" strokecolor="#060 [3204]" strokeweight="1.5pt">
                                    <v:stroke joinstyle="miter"/>
                                  </v:line>
                                  <v:line id="Connecteur droit 34" o:spid="_x0000_s1048"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U0k8QAAADbAAAADwAAAGRycy9kb3ducmV2LnhtbESP0WrCQBRE34X+w3ILfaubWGk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dTSTxAAAANsAAAAPAAAAAAAAAAAA&#10;AAAAAKECAABkcnMvZG93bnJldi54bWxQSwUGAAAAAAQABAD5AAAAkgMAAAAA&#10;" strokecolor="#060 [3204]" strokeweight="1.5pt">
                                    <v:stroke joinstyle="miter"/>
                                  </v:line>
                                  <v:line id="Connecteur droit 35" o:spid="_x0000_s1049"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jmRCMQAAADbAAAADwAAAGRycy9kb3ducmV2LnhtbESP0WrCQBRE34X+w3ILfaubWGwlZiOl&#10;UiiloI35gEv2mgSzd+PuqunfuwXBx2FmzjD5ajS9OJPznWUF6TQBQVxb3XGjoNp9Pi9A+ICssbdM&#10;Cv7Iw6p4mOSYaXvhXzqXoRERwj5DBW0IQyalr1sy6Kd2II7e3jqDIUrXSO3wEuGml7MkeZUGO44L&#10;LQ700VJ9KE9GwTp9+0mP5LZysVl/J1VTVnTslHp6HN+XIAKN4R6+tb+0gpc5/H+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OZEIxAAAANsAAAAPAAAAAAAAAAAA&#10;AAAAAKECAABkcnMvZG93bnJldi54bWxQSwUGAAAAAAQABAD5AAAAkgMAAAAA&#10;" strokecolor="#060 [3204]" strokeweight="1.5pt">
                                    <v:stroke joinstyle="miter"/>
                                  </v:line>
                                  <v:line id="Connecteur droit 28" o:spid="_x0000_s1050"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oS78AAADbAAAADwAAAGRycy9kb3ducmV2LnhtbERPzYrCMBC+C75DGMGbpvWgUo0iirCI&#10;4G7tAwzN2BabSU2yWt/eHBb2+PH9r7e9acWTnG8sK0inCQji0uqGKwXF9ThZgvABWWNrmRS8ycN2&#10;MxysMdP2xT/0zEMlYgj7DBXUIXSZlL6syaCf2o44cjfrDIYIXSW1w1cMN62cJclcGmw4NtTY0b6m&#10;8p7/GgWHdHFOH+S+5fJyOCVFlRf0aJQaj/rdCkSgPvyL/9xfWsEsjo1f4g+Qm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MeGoS78AAADbAAAADwAAAAAAAAAAAAAAAACh&#10;AgAAZHJzL2Rvd25yZXYueG1sUEsFBgAAAAAEAAQA+QAAAI0DAAAAAA==&#10;" strokecolor="#060 [3204]" strokeweight="1.5pt">
                                    <v:stroke joinstyle="miter"/>
                                  </v:line>
                                  <v:line id="Connecteur droit 29" o:spid="_x0000_s1051"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0N0MMAAADbAAAADwAAAGRycy9kb3ducmV2LnhtbESP0WrCQBRE3wv9h+UW+tZs4kO10VWk&#10;UhARrGk+4JK9JsHs3bi7avx7VxD6OMzMGWa2GEwnLuR8a1lBlqQgiCurW64VlH8/HxMQPiBr7CyT&#10;ght5WMxfX2aYa3vlPV2KUIsIYZ+jgiaEPpfSVw0Z9IntiaN3sM5giNLVUju8Rrjp5ChNP6XBluNC&#10;gz19N1Qdi7NRsMrG2+xE7ldOdqtNWtZFSadWqfe3YTkFEWgI/+Fne60VjL7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6tDdDDAAAA2wAAAA8AAAAAAAAAAAAA&#10;AAAAoQIAAGRycy9kb3ducmV2LnhtbFBLBQYAAAAABAAEAPkAAACRAwAAAAA=&#10;" strokecolor="#060 [3204]" strokeweight="1.5pt">
                                    <v:stroke joinstyle="miter"/>
                                  </v:line>
                                  <v:line id="Connecteur droit 30" o:spid="_x0000_s1052"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k4ykMEAAADbAAAADwAAAGRycy9kb3ducmV2LnhtbERP3WrCMBS+F/YO4Qx2Z9M6mKUzylgR&#10;xhCmXR/g0BzbYnNSk6x2b28uBrv8+P43u9kMYiLne8sKsiQFQdxY3XOroP7eL3MQPiBrHCyTgl/y&#10;sNs+LDZYaHvjE01VaEUMYV+ggi6EsZDSNx0Z9IkdiSN3ts5giNC1Uju8xXAzyFWavkiDPceGDkd6&#10;76i5VD9GQZmtD9mV3FHmX+VnWrdVTddeqafH+e0VRKA5/Iv/3B9awXNcH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KTjKQwQAAANsAAAAPAAAAAAAAAAAAAAAA&#10;AKECAABkcnMvZG93bnJldi54bWxQSwUGAAAAAAQABAD5AAAAjwMAAAAA&#10;" strokecolor="#060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42" o:spid="_x0000_s1053"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V/azDAAAA2wAAAA8AAABkcnMvZG93bnJldi54bWxEj0FrAjEUhO+C/yE8oTc3q5QqW6OI0lJK&#10;L6v2/rp5bpZuXtYkdbf/vikIHoeZ+YZZbQbbiiv50DhWMMtyEMSV0w3XCk7Hl+kSRIjIGlvHpOCX&#10;AmzW49EKC+16Lul6iLVIEA4FKjAxdoWUoTJkMWSuI07e2XmLMUlfS+2xT3DbynmeP0mLDacFgx3t&#10;DFXfhx+r4H1xKb9eS1/1H539vOytM2d0Sj1Mhu0ziEhDvIdv7Tet4HEO/1/SD5D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ZNX9rMMAAADbAAAADwAAAAAAAAAAAAAAAACf&#10;AgAAZHJzL2Rvd25yZXYueG1sUEsFBgAAAAAEAAQA9wAAAI8DAAAAAA==&#10;">
                                  <v:imagedata r:id="rId26" o:title="idea-256" recolortarget="#071c56 [1449]"/>
                                  <v:path arrowok="t"/>
                                </v:shape>
                              </v:group>
                              <v:group id="Groupe 22" o:spid="_x0000_s1054"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14" o:spid="_x0000_s1055"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67hT8EA&#10;AADbAAAADwAAAGRycy9kb3ducmV2LnhtbERPTWsCMRC9F/wPYYReimarImU1ii0IngqrkV6Hzbi7&#10;uJksSapbf30jCN7m8T5nue5tKy7kQ+NYwfs4A0FcOtNwpUAftqMPECEiG2wdk4I/CrBeDV6WmBt3&#10;5YIu+1iJFMIhRwV1jF0uZShrshjGriNO3Ml5izFBX0nj8ZrCbSsnWTaXFhtODTV29FVTed7/WgX+&#10;dvh038f5VBdvR/1TeD07Ra3U67DfLEBE6uNT/HDvTJo/g/sv6QC5+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u4U/BAAAA2wAAAA8AAAAAAAAAAAAAAAAAmAIAAGRycy9kb3du&#10;cmV2LnhtbFBLBQYAAAAABAAEAPUAAACGAwAAAAA=&#10;" adj="16205" fillcolor="#bfbfbf [2412]" stroked="f" strokeweight="1pt"/>
                                <v:shape id="Flèche droite 19" o:spid="_x0000_s1056"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a9O0cIA&#10;AADbAAAADwAAAGRycy9kb3ducmV2LnhtbERPTWsCMRC9F/wPYYReimZbi9TVKFYo9CSsRrwOm3F3&#10;cTNZkqjb/nojFHqbx/ucxaq3rbiSD41jBa/jDARx6UzDlQK9/xp9gAgR2WDrmBT8UIDVcvC0wNy4&#10;Gxd03cVKpBAOOSqoY+xyKUNZk8Uwdh1x4k7OW4wJ+koaj7cUblv5lmVTabHh1FBjR5uayvPuYhX4&#10;3/2n2x6mE128HPSx8Pr9FLVSz8N+PQcRqY//4j/3t0nzZ/D4JR0gl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r07RwgAAANsAAAAPAAAAAAAAAAAAAAAAAJgCAABkcnMvZG93&#10;bnJldi54bWxQSwUGAAAAAAQABAD1AAAAhwMAAAAA&#10;" adj="16205" fillcolor="#bfbfbf [2412]" stroked="f" strokeweight="1pt"/>
                                <v:shape id="Flèche droite 21" o:spid="_x0000_s1057"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Lm+sUA&#10;AADbAAAADwAAAGRycy9kb3ducmV2LnhtbESP0WrCQBRE3wv+w3KFvtWNVsSk2YhKS0XwQe0HXLK3&#10;SWr2bsiuSerXu0Khj8PMnGHS1WBq0VHrKssKppMIBHFudcWFgq/zx8sShPPIGmvLpOCXHKyy0VOK&#10;ibY9H6k7+UIECLsEFZTeN4mULi/JoJvYhjh437Y16INsC6lb7APc1HIWRQtpsOKwUGJD25Lyy+lq&#10;FNC7juPN53w33M5xvW1+9q+H/UKp5/GwfgPhafD/4b/2TiuYTeHxJfwAmd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Mub6xQAAANsAAAAPAAAAAAAAAAAAAAAAAJgCAABkcnMv&#10;ZG93bnJldi54bWxQSwUGAAAAAAQABAD1AAAAigMAAAAA&#10;" adj="16205" fillcolor="#bfbfbf [2412]" stroked="f" strokeweight="1pt"/>
                                <v:shape id="Flèche droite 13" o:spid="_x0000_s1058"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AXq8EA&#10;AADbAAAADwAAAGRycy9kb3ducmV2LnhtbERP24rCMBB9F/yHMMK+aeoFsdUoKrsowj6s+gFDM7bV&#10;ZlKarFa/3giCb3M415ktGlOKK9WusKyg34tAEKdWF5wpOB5+uhMQziNrLC2Tgjs5WMzbrRkm2t74&#10;j657n4kQwi5BBbn3VSKlS3My6Hq2Ig7cydYGfYB1JnWNtxBuSjmIorE0WHBoyLGidU7pZf9vFNC3&#10;juPVZrRtHoe4XFfn3fB3N1bqq9MspyA8Nf4jfru3OswfwuuXcICcP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zAF6vBAAAA2wAAAA8AAAAAAAAAAAAAAAAAmAIAAGRycy9kb3du&#10;cmV2LnhtbFBLBQYAAAAABAAEAPUAAACG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49" o:spid="_x0000_s1059"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RdgOsQAAADbAAAADwAAAGRycy9kb3ducmV2LnhtbESP0WoCMRRE3wv+Q7hCX4pmW0qpq1G0&#10;INaHCrV+wGVz3axubtYk7q5/bwqFPg4zc4aZLXpbi5Z8qBwreB5nIIgLpysuFRx+1qN3ECEia6wd&#10;k4IbBVjMBw8zzLXr+JvafSxFgnDIUYGJscmlDIUhi2HsGuLkHZ23GJP0pdQeuwS3tXzJsjdpseK0&#10;YLChD0PFeX+1ClZfflNeiNvTef20jZdutzX1TqnHYb+cgojUx//wX/tTK3idwO+X9APk/A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xF2A6xAAAANsAAAAPAAAAAAAAAAAA&#10;AAAAAKECAABkcnMvZG93bnJldi54bWxQSwUGAAAAAAQABAD5AAAAkgMAAAAA&#10;" strokecolor="#103fc2 [3209]" strokeweight=".5pt">
                            <v:stroke endarrow="block" joinstyle="miter"/>
                          </v:shape>
                          <v:shape id="Connecteur droit avec flèche 51" o:spid="_x0000_s1060"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j64cQAAADbAAAADwAAAGRycy9kb3ducmV2LnhtbESP0WoCMRRE3wX/IVyhL6JZC5WyGkUF&#10;aX1QqO0HXDa3m62bmzWJu9u/N4WCj8PMnGGW697WoiUfKscKZtMMBHHhdMWlgq/P/eQVRIjIGmvH&#10;pOCXAqxXw8ESc+06/qD2HEuRIBxyVGBibHIpQ2HIYpi6hjh5385bjEn6UmqPXYLbWj5n2VxarDgt&#10;GGxoZ6i4nG9Wwfbo38orcftz2Y8P8dqdDqY+KfU06jcLEJH6+Aj/t9+1gpcZ/H1JP0Cu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KuPrhxAAAANsAAAAPAAAAAAAAAAAA&#10;AAAAAKECAABkcnMvZG93bnJldi54bWxQSwUGAAAAAAQABAD5AAAAkgMAAAAA&#10;" strokecolor="#103fc2 [3209]" strokeweight=".5pt">
                            <v:stroke endarrow="block" joinstyle="miter"/>
                          </v:shape>
                        </v:group>
                        <v:shape id="Zone de texte 59" o:spid="_x0000_s1061"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046MUA&#10;AADbAAAADwAAAGRycy9kb3ducmV2LnhtbESPQWsCMRSE7wX/Q3hCL6VmK9W2q1GKUNjDXtRS6O2x&#10;ed0sbl7WJK7bf28EweMwM98wy/VgW9GTD41jBS+TDARx5XTDtYLv/dfzO4gQkTW2jknBPwVYr0YP&#10;S8y1O/OW+l2sRYJwyFGBibHLpQyVIYth4jri5P05bzEm6WupPZ4T3LZymmVzabHhtGCwo42h6rA7&#10;WQX9T/Gqt72J/mlTFllxKI9vv6VSj+PhcwEi0hDv4Vu70ApmH3D9kn6AXF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vTjoxQAAANsAAAAPAAAAAAAAAAAAAAAAAJgCAABkcnMv&#10;ZG93bnJldi54bWxQSwUGAAAAAAQABAD1AAAAigMAAAAA&#10;" filled="f" stroked="f" strokeweight=".5pt">
                          <v:textbox>
                            <w:txbxContent>
                              <w:p w:rsidR="00403F81" w:rsidRPr="00EC17E6" w:rsidRDefault="00403F81" w:rsidP="004E375A">
                                <w:pPr>
                                  <w:jc w:val="right"/>
                                  <w:rPr>
                                    <w:sz w:val="14"/>
                                  </w:rPr>
                                </w:pPr>
                                <w:r w:rsidRPr="00EC17E6">
                                  <w:rPr>
                                    <w:sz w:val="14"/>
                                  </w:rPr>
                                  <w:t>HYGROGEN</w:t>
                                </w:r>
                              </w:p>
                            </w:txbxContent>
                          </v:textbox>
                        </v:shape>
                        <v:shape id="Zone de texte 60" o:spid="_x0000_s1062"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tbyMEA&#10;AADbAAAADwAAAGRycy9kb3ducmV2LnhtbERPy4rCMBTdC/5DuAOzEU1nEB06RhmEgS668YEwu0tz&#10;bYrNTU0ytf69WQguD+e92gy2FT350DhW8DHLQBBXTjdcKzgefqdfIEJE1tg6JgV3CrBZj0crzLW7&#10;8Y76faxFCuGQowITY5dLGSpDFsPMdcSJOztvMSboa6k93lK4beVnli2kxYZTg8GOtoaqy/7fKuhP&#10;xVzvehP9ZFsWWXEpr8u/Uqn3t+HnG0SkIb7ET3ehFSzS+v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nrW8jBAAAA2wAAAA8AAAAAAAAAAAAAAAAAmAIAAGRycy9kb3du&#10;cmV2LnhtbFBLBQYAAAAABAAEAPUAAACGAwAAAAA=&#10;" filled="f" stroked="f" strokeweight=".5pt">
                          <v:textbox>
                            <w:txbxContent>
                              <w:p w:rsidR="00403F81" w:rsidRPr="00EC17E6" w:rsidRDefault="00403F81" w:rsidP="004E375A">
                                <w:pPr>
                                  <w:jc w:val="right"/>
                                  <w:rPr>
                                    <w:sz w:val="14"/>
                                  </w:rPr>
                                </w:pPr>
                                <w:r w:rsidRPr="00EC17E6">
                                  <w:rPr>
                                    <w:sz w:val="14"/>
                                  </w:rPr>
                                  <w:t>EXCESS HYGROGEN</w:t>
                                </w:r>
                              </w:p>
                            </w:txbxContent>
                          </v:textbox>
                        </v:shape>
                        <v:shape id="Zone de texte 61" o:spid="_x0000_s1063"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f+U8QA&#10;AADbAAAADwAAAGRycy9kb3ducmV2LnhtbESPQWsCMRSE74L/IbxCL6JZi2jZGkWEwh72ohWht8fm&#10;uVncvKxJXLf/3hQKPQ4z8w2z3g62FT350DhWMJ9lIIgrpxuuFZy+PqfvIEJE1tg6JgU/FGC7GY/W&#10;mGv34AP1x1iLBOGQowITY5dLGSpDFsPMdcTJuzhvMSbpa6k9PhLctvIty5bSYsNpwWBHe0PV9Xi3&#10;CvpzsdCH3kQ/2ZdFVlzL2+q7VOr1Zdh9gIg0xP/wX7vQCpZz+P2SfoDc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an/lPEAAAA2wAAAA8AAAAAAAAAAAAAAAAAmAIAAGRycy9k&#10;b3ducmV2LnhtbFBLBQYAAAAABAAEAPUAAACJAwAAAAA=&#10;" filled="f" stroked="f" strokeweight=".5pt">
                          <v:textbox>
                            <w:txbxContent>
                              <w:p w:rsidR="00403F81" w:rsidRPr="00EC17E6" w:rsidRDefault="00403F81" w:rsidP="004E375A">
                                <w:pPr>
                                  <w:jc w:val="left"/>
                                  <w:rPr>
                                    <w:sz w:val="14"/>
                                  </w:rPr>
                                </w:pPr>
                                <w:r w:rsidRPr="00EC17E6">
                                  <w:rPr>
                                    <w:sz w:val="14"/>
                                  </w:rPr>
                                  <w:t>OXYGEN</w:t>
                                </w:r>
                              </w:p>
                            </w:txbxContent>
                          </v:textbox>
                        </v:shape>
                        <v:shape id="Zone de texte 62" o:spid="_x0000_s1064"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VgJMUA&#10;AADbAAAADwAAAGRycy9kb3ducmV2LnhtbESPwWrDMBBE74X+g9hCLqWRG0JS3MihBAI++JI0BHpb&#10;rK1lbK1cSXGcv48KhR6HmXnDbLaT7cVIPrSOFbzOMxDEtdMtNwpOn/uXNxAhImvsHZOCGwXYFo8P&#10;G8y1u/KBxmNsRIJwyFGBiXHIpQy1IYth7gbi5H07bzEm6RupPV4T3PZykWUrabHltGBwoJ2hujte&#10;rILxXC71YTTRP++qMiu76mf9VSk1e5o+3kFEmuJ/+K9dagWrBfx+ST9AFn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dWAkxQAAANsAAAAPAAAAAAAAAAAAAAAAAJgCAABkcnMv&#10;ZG93bnJldi54bWxQSwUGAAAAAAQABAD1AAAAigMAAAAA&#10;" filled="f" stroked="f" strokeweight=".5pt">
                          <v:textbox>
                            <w:txbxContent>
                              <w:p w:rsidR="00403F81" w:rsidRPr="00EC17E6" w:rsidRDefault="00403F81" w:rsidP="004E375A">
                                <w:pPr>
                                  <w:jc w:val="left"/>
                                  <w:rPr>
                                    <w:sz w:val="14"/>
                                  </w:rPr>
                                </w:pPr>
                                <w:r w:rsidRPr="00EC17E6">
                                  <w:rPr>
                                    <w:sz w:val="14"/>
                                  </w:rPr>
                                  <w:t>WATER</w:t>
                                </w:r>
                              </w:p>
                            </w:txbxContent>
                          </v:textbox>
                        </v:shape>
                        <v:shape id="Zone de texte 63" o:spid="_x0000_s1065"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nFv8UA&#10;AADbAAAADwAAAGRycy9kb3ducmV2LnhtbESPT2sCMRTE7wW/Q3iCl1KztcWW1SgiCHvYi38Qents&#10;npvFzcuapOv67ZtCocdhZn7DLNeDbUVPPjSOFbxOMxDEldMN1wpOx93LJ4gQkTW2jknBgwKsV6On&#10;Jeba3XlP/SHWIkE45KjAxNjlUobKkMUwdR1x8i7OW4xJ+lpqj/cEt62cZdlcWmw4LRjsaGuouh6+&#10;rYL+XLzrfW+if96WRVZcy9vHV6nUZDxsFiAiDfE//NcutIL5G/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5OcW/xQAAANsAAAAPAAAAAAAAAAAAAAAAAJgCAABkcnMv&#10;ZG93bnJldi54bWxQSwUGAAAAAAQABAD1AAAAigMAAAAA&#10;" filled="f" stroked="f" strokeweight=".5pt">
                          <v:textbox>
                            <w:txbxContent>
                              <w:p w:rsidR="00403F81" w:rsidRPr="00EC17E6" w:rsidRDefault="00403F81" w:rsidP="00F8556D">
                                <w:pPr>
                                  <w:jc w:val="center"/>
                                  <w:rPr>
                                    <w:color w:val="595959" w:themeColor="accent3"/>
                                    <w:sz w:val="14"/>
                                  </w:rPr>
                                </w:pPr>
                                <w:r w:rsidRPr="00EC17E6">
                                  <w:rPr>
                                    <w:color w:val="595959" w:themeColor="accent3"/>
                                    <w:sz w:val="14"/>
                                  </w:rPr>
                                  <w:t>HYDROGEN IONS</w:t>
                                </w:r>
                              </w:p>
                            </w:txbxContent>
                          </v:textbox>
                        </v:shape>
                      </v:group>
                      <v:shape id="Zone de texte 68" o:spid="_x0000_s1066"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1XzsEA&#10;AADbAAAADwAAAGRycy9kb3ducmV2LnhtbERPy4rCMBTdC/5DuAOzEU1nEB06RhmEgS668YEwu0tz&#10;bYrNTU0ytf69WQguD+e92gy2FT350DhW8DHLQBBXTjdcKzgefqdfIEJE1tg6JgV3CrBZj0crzLW7&#10;8Y76faxFCuGQowITY5dLGSpDFsPMdcSJOztvMSboa6k93lK4beVnli2kxYZTg8GOtoaqy/7fKuhP&#10;xVzvehP9ZFsWWXEpr8u/Uqn3t+HnG0SkIb7ET3ehFSzS2PQl/QC5f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edV87BAAAA2wAAAA8AAAAAAAAAAAAAAAAAmAIAAGRycy9kb3du&#10;cmV2LnhtbFBLBQYAAAAABAAEAPUAAACGAwAAAAA=&#10;" filled="f" stroked="f" strokeweight=".5pt">
                        <v:textbox>
                          <w:txbxContent>
                            <w:p w:rsidR="00403F81" w:rsidRPr="00EC17E6" w:rsidRDefault="00403F81" w:rsidP="00F8556D">
                              <w:pPr>
                                <w:jc w:val="center"/>
                                <w:rPr>
                                  <w:color w:val="103FC2" w:themeColor="accent6"/>
                                  <w:sz w:val="14"/>
                                </w:rPr>
                              </w:pPr>
                              <w:r w:rsidRPr="00EC17E6">
                                <w:rPr>
                                  <w:color w:val="103FC2" w:themeColor="accent6"/>
                                  <w:sz w:val="14"/>
                                </w:rPr>
                                <w:t>ELECTRONS</w:t>
                              </w:r>
                            </w:p>
                          </w:txbxContent>
                        </v:textbox>
                      </v:shape>
                    </v:group>
                    <v:shape id="Connecteur droit avec flèche 53" o:spid="_x0000_s1067"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3vs8IAAADbAAAADwAAAGRycy9kb3ducmV2LnhtbESPT2sCMRTE74V+h/AK3mq2itJujSLK&#10;otdaKR4fyevu0s3LksT98+2NUPA4zMxvmNVmsI3oyIfasYK3aQaCWDtTc6ng/F28voMIEdlg45gU&#10;jBRgs35+WmFuXM9f1J1iKRKEQ44KqhjbXMqgK7IYpq4lTt6v8xZjkr6UxmOf4LaRsyxbSos1p4UK&#10;W9pVpP9OV6uAzh/7QV/Gmg+ex2L70x0uo1Rq8jJsP0FEGuIj/N8+GgWLOdy/pB8g1z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q3vs8IAAADbAAAADwAAAAAAAAAAAAAA&#10;AAChAgAAZHJzL2Rvd25yZXYueG1sUEsFBgAAAAAEAAQA+QAAAJADAAAAAA==&#10;" strokecolor="#595959 [3206]" strokeweight="1.5pt">
                      <v:stroke endarrow="block" endarrowwidth="wide" joinstyle="miter"/>
                    </v:shape>
                    <v:shape id="Zone de texte 67" o:spid="_x0000_s1068"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LDvMQA&#10;AADbAAAADwAAAGRycy9kb3ducmV2LnhtbESPQWsCMRSE74X+h/AKXopmLUVlNYoIhT3sRSuCt8fm&#10;uVncvKxJXNd/3xQKPQ4z8w2z2gy2FT350DhWMJ1kIIgrpxuuFRy/v8YLECEia2wdk4InBdisX19W&#10;mGv34D31h1iLBOGQowITY5dLGSpDFsPEdcTJuzhvMSbpa6k9PhLctvIjy2bSYsNpwWBHO0PV9XC3&#10;CvpT8an3vYn+fVcWWXEtb/NzqdTobdguQUQa4n/4r11oBbM5/H5JP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YCw7zEAAAA2wAAAA8AAAAAAAAAAAAAAAAAmAIAAGRycy9k&#10;b3ducmV2LnhtbFBLBQYAAAAABAAEAPUAAACJAwAAAAA=&#10;" filled="f" stroked="f" strokeweight=".5pt">
                      <v:textbox>
                        <w:txbxContent>
                          <w:p w:rsidR="00403F81" w:rsidRPr="00EC17E6" w:rsidRDefault="00403F81" w:rsidP="00F8556D">
                            <w:pPr>
                              <w:jc w:val="center"/>
                              <w:rPr>
                                <w:b/>
                                <w:color w:val="006600" w:themeColor="accent1"/>
                                <w:sz w:val="12"/>
                              </w:rPr>
                            </w:pPr>
                            <w:r w:rsidRPr="00EC17E6">
                              <w:rPr>
                                <w:b/>
                                <w:color w:val="006600" w:themeColor="accent1"/>
                                <w:sz w:val="14"/>
                              </w:rPr>
                              <w:t>ELECTROLYTE</w:t>
                            </w:r>
                          </w:p>
                        </w:txbxContent>
                      </v:textbox>
                    </v:shape>
                  </v:group>
                  <v:shape id="Zone de texte 66" o:spid="_x0000_s1069"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e7L8QA&#10;AADbAAAADwAAAGRycy9kb3ducmV2LnhtbESPT2vCQBTE7wW/w/IEb3VjpUGiq4gg7aVQ/yHentln&#10;Nph9G7LbJP32rlDocZiZ3zCLVW8r0VLjS8cKJuMEBHHudMmFguNh+zoD4QOyxsoxKfglD6vl4GWB&#10;mXYd76jdh0JECPsMFZgQ6kxKnxuy6MeuJo7ezTUWQ5RNIXWDXYTbSr4lSSotlhwXDNa0MZTf9z9W&#10;wcW+X/1tk2+/Tu1Hd9pNz9+mOCs1GvbrOYhAffgP/7U/tYI0heeX+APk8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3uy/EAAAA2wAAAA8AAAAAAAAAAAAAAAAAmAIAAGRycy9k&#10;b3ducmV2LnhtbFBLBQYAAAAABAAEAPUAAACJAwAAAAA=&#10;" filled="f" stroked="f" strokeweight=".5pt">
                    <v:textbox>
                      <w:txbxContent>
                        <w:p w:rsidR="00403F81" w:rsidRPr="00EC17E6" w:rsidRDefault="00403F81" w:rsidP="00F8556D">
                          <w:pPr>
                            <w:jc w:val="center"/>
                            <w:rPr>
                              <w:b/>
                              <w:color w:val="FFFFFF" w:themeColor="background1"/>
                              <w:sz w:val="20"/>
                            </w:rPr>
                          </w:pPr>
                          <w:r w:rsidRPr="00EC17E6">
                            <w:rPr>
                              <w:b/>
                              <w:color w:val="FFFFFF" w:themeColor="background1"/>
                              <w:sz w:val="20"/>
                            </w:rPr>
                            <w:t>CATHODE</w:t>
                          </w:r>
                        </w:p>
                      </w:txbxContent>
                    </v:textbox>
                  </v:shape>
                </v:group>
                <v:shape id="Zone de texte 65" o:spid="_x0000_s1070"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z4UMUA&#10;AADbAAAADwAAAGRycy9kb3ducmV2LnhtbESPT2sCMRTE7wW/Q3iCl1KzldaW1SgiCHvYi38Qents&#10;npvFzcuapOv67ZtCocdhZn7DLNeDbUVPPjSOFbxOMxDEldMN1wpOx93LJ4gQkTW2jknBgwKsV6On&#10;Jeba3XlP/SHWIkE45KjAxNjlUobKkMUwdR1x8i7OW4xJ+lpqj/cEt62cZdlcWmw4LRjsaGuouh6+&#10;rYL+XLzpfW+if96WRVZcy9vHV6nUZDxsFiAiDfE//NcutIL5O/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nPhQxQAAANsAAAAPAAAAAAAAAAAAAAAAAJgCAABkcnMv&#10;ZG93bnJldi54bWxQSwUGAAAAAAQABAD1AAAAigMAAAAA&#10;" filled="f" stroked="f" strokeweight=".5pt">
                  <v:textbox>
                    <w:txbxContent>
                      <w:p w:rsidR="00403F81" w:rsidRPr="00EC17E6" w:rsidRDefault="00403F81" w:rsidP="00F8556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Pr>
          <w:lang w:val="en-GB"/>
        </w:rPr>
        <w:t>The typical output range for LT PEMFC is between 1 mW and 100 kW and the power density around 0.7 W/cm².</w:t>
      </w:r>
    </w:p>
    <w:p w:rsidR="0003637C" w:rsidRDefault="0003637C" w:rsidP="00CE7761">
      <w:pPr>
        <w:rPr>
          <w:lang w:val="en-GB"/>
        </w:rPr>
      </w:pPr>
    </w:p>
    <w:p w:rsidR="00400EB1" w:rsidRDefault="0003637C" w:rsidP="00CE7761">
      <w:pPr>
        <w:rPr>
          <w:lang w:val="en-GB"/>
        </w:rPr>
      </w:pPr>
      <w:r>
        <w:rPr>
          <w:lang w:val="en-GB"/>
        </w:rPr>
        <w:t xml:space="preserve">PEMFC can also operate at high temperatures. </w:t>
      </w:r>
      <w:r w:rsidR="00325F19">
        <w:rPr>
          <w:lang w:val="en-GB"/>
        </w:rPr>
        <w:t>In such a case, the electrolyte is replaced by a mineral acid-based polymer and the acceptance of impurities in the fuel is improved.</w:t>
      </w:r>
    </w:p>
    <w:p w:rsidR="007A3E4C" w:rsidRDefault="00BC0822" w:rsidP="007A3E4C">
      <w:pPr>
        <w:pStyle w:val="Heading3"/>
        <w:rPr>
          <w:shd w:val="clear" w:color="auto" w:fill="FFFFFF"/>
          <w:lang w:val="en-GB"/>
        </w:rPr>
      </w:pPr>
      <w:r>
        <w:rPr>
          <w:noProof/>
          <w:lang w:val="de-DE"/>
        </w:rPr>
        <w:lastRenderedPageBreak/>
        <mc:AlternateContent>
          <mc:Choice Requires="wps">
            <w:drawing>
              <wp:anchor distT="0" distB="0" distL="114300" distR="114300" simplePos="0" relativeHeight="251749376" behindDoc="0" locked="0" layoutInCell="1" allowOverlap="1" wp14:anchorId="36A8242C" wp14:editId="6B808872">
                <wp:simplePos x="0" y="0"/>
                <wp:positionH relativeFrom="column">
                  <wp:posOffset>4993640</wp:posOffset>
                </wp:positionH>
                <wp:positionV relativeFrom="paragraph">
                  <wp:posOffset>208915</wp:posOffset>
                </wp:positionV>
                <wp:extent cx="1352550" cy="4762500"/>
                <wp:effectExtent l="0" t="0" r="19050" b="19050"/>
                <wp:wrapNone/>
                <wp:docPr id="50" name="Zone de texte 50"/>
                <wp:cNvGraphicFramePr/>
                <a:graphic xmlns:a="http://schemas.openxmlformats.org/drawingml/2006/main">
                  <a:graphicData uri="http://schemas.microsoft.com/office/word/2010/wordprocessingShape">
                    <wps:wsp>
                      <wps:cNvSpPr txBox="1"/>
                      <wps:spPr>
                        <a:xfrm>
                          <a:off x="0" y="0"/>
                          <a:ext cx="1352550" cy="4762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03F81" w:rsidRDefault="00403F81" w:rsidP="000056C8">
                            <w:pPr>
                              <w:jc w:val="left"/>
                              <w:rPr>
                                <w:color w:val="595959" w:themeColor="accent3"/>
                                <w:sz w:val="18"/>
                                <w:lang w:val="en-GB"/>
                              </w:rPr>
                            </w:pPr>
                            <w:r w:rsidRPr="00ED6637">
                              <w:rPr>
                                <w:b/>
                                <w:color w:val="595959" w:themeColor="accent3"/>
                                <w:sz w:val="18"/>
                                <w:lang w:val="en-GB"/>
                              </w:rPr>
                              <w:t xml:space="preserve">Alkanline : </w:t>
                            </w:r>
                            <w:r>
                              <w:rPr>
                                <w:color w:val="595959" w:themeColor="accent3"/>
                                <w:sz w:val="18"/>
                                <w:lang w:val="en-GB"/>
                              </w:rPr>
                              <w:t xml:space="preserve"> </w:t>
                            </w:r>
                          </w:p>
                          <w:p w:rsidR="00403F81" w:rsidRPr="00450DDB" w:rsidRDefault="00403F81" w:rsidP="000056C8">
                            <w:pPr>
                              <w:jc w:val="left"/>
                              <w:rPr>
                                <w:color w:val="595959" w:themeColor="accent3"/>
                                <w:sz w:val="18"/>
                                <w:lang w:val="en-GB"/>
                              </w:rPr>
                            </w:pPr>
                            <w:r>
                              <w:rPr>
                                <w:color w:val="595959" w:themeColor="accent3"/>
                                <w:sz w:val="18"/>
                                <w:lang w:val="en-GB"/>
                              </w:rPr>
                              <w:t xml:space="preserve">Combined Heat &amp; Power System :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6A8242C" id="Zone de texte 50" o:spid="_x0000_s1071" type="#_x0000_t202" style="position:absolute;left:0;text-align:left;margin-left:393.2pt;margin-top:16.45pt;width:106.5pt;height:37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" fillcolor="white [3201]" strokeweight=".5pt">
                <v:textbox>
                  <w:txbxContent>
                    <w:p w:rsidR="00403F81" w:rsidRDefault="00403F81" w:rsidP="000056C8">
                      <w:pPr>
                        <w:jc w:val="left"/>
                        <w:rPr>
                          <w:color w:val="595959" w:themeColor="accent3"/>
                          <w:sz w:val="18"/>
                          <w:lang w:val="en-GB"/>
                        </w:rPr>
                      </w:pPr>
                      <w:r w:rsidRPr="00ED6637">
                        <w:rPr>
                          <w:b/>
                          <w:color w:val="595959" w:themeColor="accent3"/>
                          <w:sz w:val="18"/>
                          <w:lang w:val="en-GB"/>
                        </w:rPr>
                        <w:t xml:space="preserve">Alkanline : </w:t>
                      </w:r>
                      <w:r>
                        <w:rPr>
                          <w:color w:val="595959" w:themeColor="accent3"/>
                          <w:sz w:val="18"/>
                          <w:lang w:val="en-GB"/>
                        </w:rPr>
                        <w:t xml:space="preserve"> </w:t>
                      </w:r>
                    </w:p>
                    <w:p w:rsidR="00403F81" w:rsidRPr="00450DDB" w:rsidRDefault="00403F81" w:rsidP="000056C8">
                      <w:pPr>
                        <w:jc w:val="left"/>
                        <w:rPr>
                          <w:color w:val="595959" w:themeColor="accent3"/>
                          <w:sz w:val="18"/>
                          <w:lang w:val="en-GB"/>
                        </w:rPr>
                      </w:pPr>
                      <w:r>
                        <w:rPr>
                          <w:color w:val="595959" w:themeColor="accent3"/>
                          <w:sz w:val="18"/>
                          <w:lang w:val="en-GB"/>
                        </w:rPr>
                        <w:t xml:space="preserve">Combined Heat &amp; Power System : </w:t>
                      </w:r>
                    </w:p>
                  </w:txbxContent>
                </v:textbox>
              </v:shape>
            </w:pict>
          </mc:Fallback>
        </mc:AlternateContent>
      </w:r>
      <w:r w:rsidR="007A3E4C" w:rsidRPr="00CE7761">
        <w:rPr>
          <w:shd w:val="clear" w:color="auto" w:fill="FFFFFF"/>
          <w:lang w:val="en-GB"/>
        </w:rPr>
        <w:t>DMFC</w:t>
      </w:r>
    </w:p>
    <w:p w:rsidR="00C544BC" w:rsidRDefault="007A3E4C" w:rsidP="007A3E4C">
      <w:pPr>
        <w:rPr>
          <w:lang w:val="en-GB"/>
        </w:rPr>
      </w:pPr>
      <w:r>
        <w:rPr>
          <w:noProof/>
          <w:lang w:val="de-DE"/>
        </w:rPr>
        <mc:AlternateContent>
          <mc:Choice Requires="wpg">
            <w:drawing>
              <wp:anchor distT="0" distB="0" distL="114300" distR="114300" simplePos="0" relativeHeight="251751424" behindDoc="0" locked="0" layoutInCell="1" allowOverlap="1" wp14:anchorId="395F19DC" wp14:editId="106FD7C7">
                <wp:simplePos x="0" y="0"/>
                <wp:positionH relativeFrom="column">
                  <wp:posOffset>2540</wp:posOffset>
                </wp:positionH>
                <wp:positionV relativeFrom="paragraph">
                  <wp:posOffset>273685</wp:posOffset>
                </wp:positionV>
                <wp:extent cx="4319905" cy="2159635"/>
                <wp:effectExtent l="0" t="0" r="0" b="12065"/>
                <wp:wrapTopAndBottom/>
                <wp:docPr id="54" name="Groupe 5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55" name="Groupe 55"/>
                        <wpg:cNvGrpSpPr/>
                        <wpg:grpSpPr>
                          <a:xfrm>
                            <a:off x="0" y="0"/>
                            <a:ext cx="4781550" cy="2599690"/>
                            <a:chOff x="0" y="0"/>
                            <a:chExt cx="4781550" cy="2599690"/>
                          </a:xfrm>
                        </wpg:grpSpPr>
                        <wpg:grpSp>
                          <wpg:cNvPr id="56" name="Groupe 56"/>
                          <wpg:cNvGrpSpPr/>
                          <wpg:grpSpPr>
                            <a:xfrm>
                              <a:off x="0" y="0"/>
                              <a:ext cx="4781550" cy="2599690"/>
                              <a:chOff x="0" y="0"/>
                              <a:chExt cx="4781550" cy="2599690"/>
                            </a:xfrm>
                          </wpg:grpSpPr>
                          <wpg:grpSp>
                            <wpg:cNvPr id="57" name="Groupe 57"/>
                            <wpg:cNvGrpSpPr/>
                            <wpg:grpSpPr>
                              <a:xfrm>
                                <a:off x="0" y="0"/>
                                <a:ext cx="4781550" cy="2599690"/>
                                <a:chOff x="0" y="0"/>
                                <a:chExt cx="4781550" cy="2599690"/>
                              </a:xfrm>
                            </wpg:grpSpPr>
                            <wpg:grpSp>
                              <wpg:cNvPr id="58" name="Groupe 58"/>
                              <wpg:cNvGrpSpPr/>
                              <wpg:grpSpPr>
                                <a:xfrm>
                                  <a:off x="0" y="0"/>
                                  <a:ext cx="4781550" cy="2599690"/>
                                  <a:chOff x="0" y="0"/>
                                  <a:chExt cx="4781550" cy="2599690"/>
                                </a:xfrm>
                              </wpg:grpSpPr>
                              <wpg:grpSp>
                                <wpg:cNvPr id="64" name="Groupe 64"/>
                                <wpg:cNvGrpSpPr/>
                                <wpg:grpSpPr>
                                  <a:xfrm>
                                    <a:off x="762000" y="0"/>
                                    <a:ext cx="3243580" cy="2599690"/>
                                    <a:chOff x="0" y="0"/>
                                    <a:chExt cx="3243580" cy="2599690"/>
                                  </a:xfrm>
                                </wpg:grpSpPr>
                                <wpg:grpSp>
                                  <wpg:cNvPr id="200" name="Groupe 200"/>
                                  <wpg:cNvGrpSpPr/>
                                  <wpg:grpSpPr>
                                    <a:xfrm>
                                      <a:off x="0" y="0"/>
                                      <a:ext cx="3243580" cy="2599690"/>
                                      <a:chOff x="0" y="-38100"/>
                                      <a:chExt cx="3243580" cy="2599690"/>
                                    </a:xfrm>
                                  </wpg:grpSpPr>
                                  <wps:wsp>
                                    <wps:cNvPr id="201" name="Rectangle 20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2" name="Groupe 202"/>
                                    <wpg:cNvGrpSpPr/>
                                    <wpg:grpSpPr>
                                      <a:xfrm>
                                        <a:off x="981075" y="762000"/>
                                        <a:ext cx="1270000" cy="1799590"/>
                                        <a:chOff x="10832" y="0"/>
                                        <a:chExt cx="1271053" cy="1800000"/>
                                      </a:xfrm>
                                    </wpg:grpSpPr>
                                    <wps:wsp>
                                      <wps:cNvPr id="203" name="Rectangle 20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05" name="Groupe 205"/>
                                    <wpg:cNvGrpSpPr/>
                                    <wpg:grpSpPr>
                                      <a:xfrm>
                                        <a:off x="0" y="-38100"/>
                                        <a:ext cx="3243580" cy="2599690"/>
                                        <a:chOff x="0" y="-38100"/>
                                        <a:chExt cx="3243580" cy="2599690"/>
                                      </a:xfrm>
                                    </wpg:grpSpPr>
                                    <wpg:grpSp>
                                      <wpg:cNvPr id="206" name="Groupe 206"/>
                                      <wpg:cNvGrpSpPr/>
                                      <wpg:grpSpPr>
                                        <a:xfrm>
                                          <a:off x="180975" y="-38100"/>
                                          <a:ext cx="2875280" cy="2599690"/>
                                          <a:chOff x="0" y="-38100"/>
                                          <a:chExt cx="2875280" cy="2599690"/>
                                        </a:xfrm>
                                      </wpg:grpSpPr>
                                      <wps:wsp>
                                        <wps:cNvPr id="207" name="Rectangle 20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08" name="Groupe 208"/>
                                        <wpg:cNvGrpSpPr/>
                                        <wpg:grpSpPr>
                                          <a:xfrm>
                                            <a:off x="0" y="762000"/>
                                            <a:ext cx="2875280" cy="1799590"/>
                                            <a:chOff x="0" y="0"/>
                                            <a:chExt cx="2875575" cy="1800000"/>
                                          </a:xfrm>
                                        </wpg:grpSpPr>
                                        <wps:wsp>
                                          <wps:cNvPr id="209" name="Rectangle 20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Connecteur droit 21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1" name="Connecteur droit 21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2" name="Connecteur droit 21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3" name="Connecteur droit 21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4" name="Connecteur droit 21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5" name="Connecteur droit 21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6" name="Connecteur droit 21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17" name="Connecteur droit 21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18" name="Image 21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19" name="Groupe 219"/>
                                      <wpg:cNvGrpSpPr/>
                                      <wpg:grpSpPr>
                                        <a:xfrm>
                                          <a:off x="0" y="981075"/>
                                          <a:ext cx="3243580" cy="1369060"/>
                                          <a:chOff x="0" y="0"/>
                                          <a:chExt cx="3243580" cy="1369060"/>
                                        </a:xfrm>
                                      </wpg:grpSpPr>
                                      <wps:wsp>
                                        <wps:cNvPr id="220" name="Flèche droite 22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1" name="Flèche droite 22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Flèche droite 22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Flèche droite 22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24" name="Connecteur droit avec flèche 22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5" name="Connecteur droit avec flèche 22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26" name="Zone de texte 22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right"/>
                                        <w:rPr>
                                          <w:sz w:val="14"/>
                                        </w:rPr>
                                      </w:pPr>
                                      <w:r>
                                        <w:rPr>
                                          <w:sz w:val="14"/>
                                        </w:rPr>
                                        <w:t>METHAN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Zone de texte 227"/>
                                <wps:cNvSpPr txBox="1"/>
                                <wps:spPr>
                                  <a:xfrm>
                                    <a:off x="0" y="2042756"/>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righ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Zone de texte 22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Zone de texte 229"/>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Zone de texte 23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Zone de texte 23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2" name="Connecteur droit avec flèche 232"/>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33" name="Zone de texte 23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4" name="Zone de texte 23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35" name="Zone de texte 23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7A3E4C">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95F19DC" id="Groupe 54" o:spid="_x0000_s1072" style="position:absolute;left:0;text-align:left;margin-left:.2pt;margin-top:21.55pt;width:340.15pt;height:170.05pt;z-index:25175142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">
                <v:group id="Groupe 55" o:spid="_x0000_s107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rINhCwwAAANsAAAAP&#10;AAAAAAAAAAAAAAAAAKoCAABkcnMvZG93bnJldi54bWxQSwUGAAAAAAQABAD6AAAAmgMAAAAA&#10;">
                  <v:group id="Groupe 56" o:spid="_x0000_s107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group id="Groupe 57"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L7jrsUAAADbAAAADwAAAGRycy9kb3ducmV2LnhtbESPT2vCQBTE70K/w/IK&#10;vdVNWtJKdBWRtvQgBZOCeHtkn0kw+zZkt/nz7V2h4HGYmd8wq81oGtFT52rLCuJ5BIK4sLrmUsFv&#10;/vm8AOE8ssbGMimYyMFm/TBbYartwAfqM1+KAGGXooLK+zaV0hUVGXRz2xIH72w7gz7IrpS6wyHA&#10;TSNfouhNGqw5LFTY0q6i4pL9GQVfAw7b1/ij31/Ou+mUJz/HfUxKPT2O2yUIT6O/h//b31pB8g6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S+467FAAAA2wAA&#10;AA8AAAAAAAAAAAAAAAAAqgIAAGRycy9kb3ducmV2LnhtbFBLBQYAAAAABAAEAPoAAACcAwAAAAA=&#10;">
                      <v:group id="Groupe 58"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group id="Groupe 64" o:spid="_x0000_s1077"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group id="Groupe 200" o:spid="_x0000_s1078"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Dh+yDFAAAA3AAA&#10;AA8AAAAAAAAAAAAAAAAAqgIAAGRycy9kb3ducmV2LnhtbFBLBQYAAAAABAAEAPoAAACcAwAAAAA=&#10;">
                            <v:rect id="Rectangle 201" o:spid="_x0000_s1079"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dDEsAA&#10;AADcAAAADwAAAGRycy9kb3ducmV2LnhtbESPQYvCMBSE7wv+h/AEb2taD7JUYymC0KtVXPb2aJ5t&#10;sXmpTazx35uFhT0OM/MNs82D6cVEo+ssK0iXCQji2uqOGwXn0+HzC4TzyBp7y6TgRQ7y3exji5m2&#10;Tz7SVPlGRAi7DBW03g+ZlK5uyaBb2oE4elc7GvRRjo3UIz4j3PRylSRrabDjuNDiQPuW6lv1MAqK&#10;9NZPoQqXV0kl38MPYwjfSi3modiA8BT8f/ivXWoFqySF3zPxCMjdG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dDEsAAAADcAAAADwAAAAAAAAAAAAAAAACYAgAAZHJzL2Rvd25y&#10;ZXYueG1sUEsFBgAAAAAEAAQA9QAAAIUDAAAAAA==&#10;" fillcolor="#060 [3204]" stroked="f" strokeweight="1pt">
                              <v:fill opacity="19789f"/>
                            </v:rect>
                            <v:group id="Groupe 202" o:spid="_x0000_s1080"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ect id="Rectangle 203" o:spid="_x0000_s1081"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mgCMEA&#10;AADcAAAADwAAAGRycy9kb3ducmV2LnhtbESP3YrCMBCF7xd8hzDC3m1TXVD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oAjBAAAA3AAAAA8AAAAAAAAAAAAAAAAAmAIAAGRycy9kb3du&#10;cmV2LnhtbFBLBQYAAAAABAAEAPUAAACGAwAAAAA=&#10;" fillcolor="#060 [3204]" strokecolor="#003200 [1604]" strokeweight="1pt"/>
                              <v:rect id="Rectangle 204" o:spid="_x0000_s1082"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FA4fMEA&#10;AADcAAAADwAAAGRycy9kb3ducmV2LnhtbESP3YrCMBCF7xd8hzDC3m1TZVHpmhYRhGXBC38eYGjG&#10;pmszKU207dsbQfDycH4+zroYbCPu1PnasYJZkoIgLp2uuVJwPu2+ViB8QNbYOCYFI3ko8snHGjPt&#10;ej7Q/RgqEUfYZ6jAhNBmUvrSkEWfuJY4ehfXWQxRdpXUHfZx3DZynqYLabHmSDDY0tZQeT3ebIQg&#10;HcbZst9e92b4q6kZ/+k2KvU5HTY/IAIN4R1+tX+1gnn6Dc8z8QjI/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BQOHzBAAAA3AAAAA8AAAAAAAAAAAAAAAAAmAIAAGRycy9kb3du&#10;cmV2LnhtbFBLBQYAAAAABAAEAPUAAACGAwAAAAA=&#10;" fillcolor="#060 [3204]" strokecolor="#003200 [1604]" strokeweight="1pt"/>
                            </v:group>
                            <v:group id="Groupe 205" o:spid="_x0000_s1083"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Alli4xgAAANwA&#10;AAAPAAAAAAAAAAAAAAAAAKoCAABkcnMvZG93bnJldi54bWxQSwUGAAAAAAQABAD6AAAAnQMAAAAA&#10;">
                              <v:group id="Groupe 206" o:spid="_x0000_s1084"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wRMbPxgAAANwA&#10;AAAPAAAAAAAAAAAAAAAAAKoCAABkcnMvZG93bnJldi54bWxQSwUGAAAAAAQABAD6AAAAnQMAAAAA&#10;">
                                <v:rect id="Rectangle 207" o:spid="_x0000_s1085"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iwsUA&#10;AADcAAAADwAAAGRycy9kb3ducmV2LnhtbESPT2vCQBTE74V+h+UVeglmo2BbomsoxUA9eNAWvT6y&#10;L39I9m3Ibk367V1B8DjMzG+YdTaZTlxocI1lBfM4AUFcWN1wpeD3J599gHAeWWNnmRT8k4Ns8/y0&#10;xlTbkQ90OfpKBAi7FBXU3veplK6oyaCLbU8cvNIOBn2QQyX1gGOAm04ukuRNGmw4LNTY01dNRXv8&#10;MwpO7fYUlbnuzud9L/0uarVbtkq9vkyfKxCeJv8I39vfWsEieYfbmXAE5OY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Q2LCxQAAANwAAAAPAAAAAAAAAAAAAAAAAJgCAABkcnMv&#10;ZG93bnJldi54bWxQSwUGAAAAAAQABAD1AAAAigMAAAAA&#10;" fillcolor="white [3201]" strokecolor="#103fc2 [3209]" strokeweight="1.5pt"/>
                                <v:group id="Groupe 208" o:spid="_x0000_s1086"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6X9ybCAAAA3AAAAA8A&#10;AAAAAAAAAAAAAAAAqgIAAGRycy9kb3ducmV2LnhtbFBLBQYAAAAABAAEAPoAAACZAwAAAAA=&#10;">
                                  <v:rect id="Rectangle 209" o:spid="_x0000_s1087"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PLm8YA&#10;AADcAAAADwAAAGRycy9kb3ducmV2LnhtbESPQWsCMRSE7wX/Q3iCl6KJlpZ2NUrVbfFUqFbE22Pz&#10;3A3dvCybqNt/3wiFHoeZ+YaZLTpXiwu1wXrWMB4pEMSFN5ZLDV+7t+EziBCRDdaeScMPBVjMe3cz&#10;zIy/8iddtrEUCcIhQw1VjE0mZSgqchhGviFO3sm3DmOSbSlNi9cEd7WcKPUkHVpOCxU2tKqo+N6e&#10;nYZiHR6b/eG4tMf8Qd1v3nP74XOtB/3udQoiUhf/w3/tjdEwUS9wO5OOgJ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2PLm8YAAADcAAAADwAAAAAAAAAAAAAAAACYAgAAZHJz&#10;L2Rvd25yZXYueG1sUEsFBgAAAAAEAAQA9QAAAIsDAAAAAA==&#10;" filled="f" strokecolor="#003200 [1604]" strokeweight="1.5pt">
                                    <v:stroke endcap="round"/>
                                  </v:rect>
                                  <v:line id="Connecteur droit 210" o:spid="_x0000_s1088"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o7VMAAAADcAAAADwAAAGRycy9kb3ducmV2LnhtbERPzYrCMBC+C75DGGFvNq0HlWoUUQSR&#10;BXdrH2BoxrbYTGoStfv2m8PCHj++//V2MJ14kfOtZQVZkoIgrqxuuVZQXo/TJQgfkDV2lknBD3nY&#10;bsajNebavvmbXkWoRQxhn6OCJoQ+l9JXDRn0ie2JI3ezzmCI0NVSO3zHcNPJWZrOpcGWY0ODPe0b&#10;qu7F0yg4ZIvP7EHuSy4vh3Na1kVJj1apj8mwW4EINIR/8Z/7pBXMsjg/nolH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A6O1TAAAAA3AAAAA8AAAAAAAAAAAAAAAAA&#10;oQIAAGRycy9kb3ducmV2LnhtbFBLBQYAAAAABAAEAPkAAACOAwAAAAA=&#10;" strokecolor="#060 [3204]" strokeweight="1.5pt">
                                    <v:stroke joinstyle="miter"/>
                                  </v:line>
                                  <v:line id="Connecteur droit 211" o:spid="_x0000_s1089"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3aez8QAAADcAAAADwAAAGRycy9kb3ducmV2LnhtbESPwWrDMBBE74H+g9hCb4msHNrgRjYh&#10;IVBKoI3rD1isrW1qrRxJSZy/rwqFHIeZecOsy8kO4kI+9I41qEUGgrhxpudWQ/21n69AhIhscHBM&#10;Gm4UoCweZmvMjbvykS5VbEWCcMhRQxfjmEsZmo4shoUbiZP37bzFmKRvpfF4TXA7yGWWPUuLPaeF&#10;DkfadtT8VGerYadeDupE/lOuPnbvWd1WNZ16rZ8ep80riEhTvIf/229Gw1Ip+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vdp7PxAAAANwAAAAPAAAAAAAAAAAA&#10;AAAAAKECAABkcnMvZG93bnJldi54bWxQSwUGAAAAAAQABAD5AAAAkgMAAAAA&#10;" strokecolor="#060 [3204]" strokeweight="1.5pt">
                                    <v:stroke joinstyle="miter"/>
                                  </v:line>
                                  <v:line id="Connecteur droit 212" o:spid="_x0000_s1090"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6QAuMMAAADcAAAADwAAAGRycy9kb3ducmV2LnhtbESP0WrCQBRE3wv+w3KFvtVN8tBK6iqi&#10;CCKCNc0HXLLXJJi9G3dXjX/vFgo+DjNzhpktBtOJGznfWlaQThIQxJXVLdcKyt/NxxSED8gaO8uk&#10;4EEeFvPR2wxzbe98pFsRahEh7HNU0ITQ51L6qiGDfmJ74uidrDMYonS11A7vEW46mSXJpzTYclxo&#10;sKdVQ9W5uBoF6/Rrn17I/cjpYb1Lyroo6dIq9T4elt8gAg3hFf5vb7WCLM3g70w8AnL+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kALjDAAAA3AAAAA8AAAAAAAAAAAAA&#10;AAAAoQIAAGRycy9kb3ducmV2LnhtbFBLBQYAAAAABAAEAPkAAACRAwAAAAA=&#10;" strokecolor="#060 [3204]" strokeweight="1.5pt">
                                    <v:stroke joinstyle="miter"/>
                                  </v:line>
                                  <v:line id="Connecteur droit 213" o:spid="_x0000_s1091"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ilI8QAAADcAAAADwAAAGRycy9kb3ducmV2LnhtbESP0WrCQBRE34X+w3ILfdNNL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w6KUjxAAAANwAAAAPAAAAAAAAAAAA&#10;AAAAAKECAABkcnMvZG93bnJldi54bWxQSwUGAAAAAAQABAD5AAAAkgMAAAAA&#10;" strokecolor="#060 [3204]" strokeweight="1.5pt">
                                    <v:stroke joinstyle="miter"/>
                                  </v:line>
                                  <v:line id="Connecteur droit 214" o:spid="_x0000_s1092"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E9V8QAAADcAAAADwAAAGRycy9kb3ducmV2LnhtbESP0WrCQBRE34X+w3ILfdNNpGh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T1XxAAAANwAAAAPAAAAAAAAAAAA&#10;AAAAAKECAABkcnMvZG93bnJldi54bWxQSwUGAAAAAAQABAD5AAAAkgMAAAAA&#10;" strokecolor="#060 [3204]" strokeweight="1.5pt">
                                    <v:stroke joinstyle="miter"/>
                                  </v:line>
                                  <v:line id="Connecteur droit 215" o:spid="_x0000_s1093"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2YzMQAAADcAAAADwAAAGRycy9kb3ducmV2LnhtbESP0WrCQBRE34X+w3ILfdNNhGpI3YRS&#10;EUoR1DQfcMneJqHZu3F31fTvu0Khj8PMnGE25WQGcSXne8sK0kUCgrixuudWQf25m2cgfEDWOFgm&#10;BT/koSweZhvMtb3xia5VaEWEsM9RQRfCmEvpm44M+oUdiaP3ZZ3BEKVrpXZ4i3AzyGWSrKTBnuNC&#10;hyO9ddR8VxejYJuu9+mZ3FFmh+1HUrdVTedeqafH6fUFRKAp/If/2u9awTJ9hv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TZjMxAAAANwAAAAPAAAAAAAAAAAA&#10;AAAAAKECAABkcnMvZG93bnJldi54bWxQSwUGAAAAAAQABAD5AAAAkgMAAAAA&#10;" strokecolor="#060 [3204]" strokeweight="1.5pt">
                                    <v:stroke joinstyle="miter"/>
                                  </v:line>
                                  <v:line id="Connecteur droit 216" o:spid="_x0000_s1094"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8Gu8MAAADcAAAADwAAAGRycy9kb3ducmV2LnhtbESP0YrCMBRE3xf8h3AF39a0PqhUo4gi&#10;LCKsW/sBl+baFpubmmS1/v1GEPZxmJkzzHLdm1bcyfnGsoJ0nIAgLq1uuFJQnPefcxA+IGtsLZOC&#10;J3lYrwYfS8y0ffAP3fNQiQhhn6GCOoQuk9KXNRn0Y9sRR+9incEQpaukdviIcNPKSZJMpcGG40KN&#10;HW1rKq/5r1GwS2fH9EbuJOffu0NSVHlBt0ap0bDfLEAE6sN/+N3+0gom6RReZ+IRkK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CfBrvDAAAA3AAAAA8AAAAAAAAAAAAA&#10;AAAAoQIAAGRycy9kb3ducmV2LnhtbFBLBQYAAAAABAAEAPkAAACRAwAAAAA=&#10;" strokecolor="#060 [3204]" strokeweight="1.5pt">
                                    <v:stroke joinstyle="miter"/>
                                  </v:line>
                                  <v:line id="Connecteur droit 217" o:spid="_x0000_s1095"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OjIMMAAADcAAAADwAAAGRycy9kb3ducmV2LnhtbESP0YrCMBRE3xf8h3AF39a0PqhUo4gi&#10;LCKsW/sBl+baFpubmmS1/r1ZEPZxmJkzzHLdm1bcyfnGsoJ0nIAgLq1uuFJQnPefcxA+IGtsLZOC&#10;J3lYrwYfS8y0ffAP3fNQiQhhn6GCOoQuk9KXNRn0Y9sRR+9incEQpaukdviIcNPKSZJMpcGG40KN&#10;HW1rKq/5r1GwS2fH9EbuJOffu0NSVHlBt0ap0bDfLEAE6sN/+N3+0gom6Qz+zsQjIF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ToyDDAAAA3AAAAA8AAAAAAAAAAAAA&#10;AAAAoQIAAGRycy9kb3ducmV2LnhtbFBLBQYAAAAABAAEAPkAAACRAwAAAAA=&#10;" strokecolor="#060 [3204]" strokeweight="1.5pt">
                                    <v:stroke joinstyle="miter"/>
                                  </v:line>
                                </v:group>
                                <v:shape id="Image 218" o:spid="_x0000_s1096"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GRTIvAAAAA3AAAAA8AAABkcnMvZG93bnJldi54bWxETz1vwjAQ3ZH6H6yrxEYcGAClGFS1AlWI&#10;JdDu1/iIo8bnYLsk/Hs8IDE+ve/VZrCtuJIPjWMF0ywHQVw53XCt4Pu0nSxBhIissXVMCm4UYLN+&#10;Ga2w0K7nkq7HWIsUwqFABSbGrpAyVIYshsx1xIk7O28xJuhrqT32Kdy2cpbnc2mx4dRgsKMPQ9Xf&#10;8d8q2C8u5e+u9FV/6OzP5dM6c0an1Ph1eH8DEWmIT/HD/aUVzKZpbTqTjoBc3w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ZFMi8AAAADcAAAADwAAAAAAAAAAAAAAAACfAgAA&#10;ZHJzL2Rvd25yZXYueG1sUEsFBgAAAAAEAAQA9wAAAIwDAAAAAA==&#10;">
                                  <v:imagedata r:id="rId26" o:title="idea-256" recolortarget="#071c56 [1449]"/>
                                  <v:path arrowok="t"/>
                                </v:shape>
                              </v:group>
                              <v:group id="Groupe 219" o:spid="_x0000_s1097"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ALEYMQAAADcAAAA&#10;DwAAAAAAAAAAAAAAAACqAgAAZHJzL2Rvd25yZXYueG1sUEsFBgAAAAAEAAQA+gAAAJsDAAAAAA==&#10;">
                                <v:shape id="Flèche droite 220" o:spid="_x0000_s1098"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1APsEA&#10;AADcAAAADwAAAGRycy9kb3ducmV2LnhtbERPz2vCMBS+D/Y/hDfYZWhqHSKdUVQQPA2qEa+P5tmW&#10;NS8lidr51y8HYceP7/diNdhO3MiH1rGCyTgDQVw503KtQB93ozmIEJENdo5JwS8FWC1fXxZYGHfn&#10;km6HWIsUwqFABU2MfSFlqBqyGMauJ07cxXmLMUFfS+PxnsJtJ/Msm0mLLaeGBnvaNlT9HK5WgX8c&#10;N+77NJvq8uOkz6XXn5eolXp/G9ZfICIN8V/8dO+NgjxP89OZdATk8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4NQD7BAAAA3AAAAA8AAAAAAAAAAAAAAAAAmAIAAGRycy9kb3du&#10;cmV2LnhtbFBLBQYAAAAABAAEAPUAAACGAwAAAAA=&#10;" adj="16205" fillcolor="#bfbfbf [2412]" stroked="f" strokeweight="1pt"/>
                                <v:shape id="Flèche droite 221" o:spid="_x0000_s1099"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UHlpcUA&#10;AADcAAAADwAAAGRycy9kb3ducmV2LnhtbESPQWvCQBSE7wX/w/KEXkrdGIuU1FXaQqEnIWbF6yP7&#10;TEKzb8PuVlN/vSsIPQ4z8w2z2oy2FyfyoXOsYD7LQBDXznTcKNDV1/MriBCRDfaOScEfBdisJw8r&#10;LIw7c0mnXWxEgnAoUEEb41BIGeqWLIaZG4iTd3TeYkzSN9J4PCe47WWeZUtpseO00OJAny3VP7tf&#10;q8Bfqg+33S8Xunza60Pp9csxaqUep+P7G4hIY/wP39vfRkGez+F2Jh0Bub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QeWlxQAAANwAAAAPAAAAAAAAAAAAAAAAAJgCAABkcnMv&#10;ZG93bnJldi54bWxQSwUGAAAAAAQABAD1AAAAigMAAAAA&#10;" adj="16205" fillcolor="#bfbfbf [2412]" stroked="f" strokeweight="1pt"/>
                                <v:shape id="Flèche droite 222" o:spid="_x0000_s1100"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CBrcYA&#10;AADcAAAADwAAAGRycy9kb3ducmV2LnhtbESP0WrCQBRE3wv+w3KFvpmNUUKTuooVSyXQh8Z+wCV7&#10;m0Szd0N2q6lf3y0IfRxm5gyz2oymExcaXGtZwTyKQRBXVrdcK/g8vs6eQDiPrLGzTAp+yMFmPXlY&#10;Ya7tlT/oUvpaBAi7HBU03ve5lK5qyKCLbE8cvC87GPRBDrXUA14D3HQyieNUGmw5LDTY066h6lx+&#10;GwW011n28rY8jLdj1u36U7F4L1KlHqfj9hmEp9H/h+/tg1aQJAn8nQ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fCBrcYAAADcAAAADwAAAAAAAAAAAAAAAACYAgAAZHJz&#10;L2Rvd25yZXYueG1sUEsFBgAAAAAEAAQA9QAAAIsDAAAAAA==&#10;" adj="16205" fillcolor="#bfbfbf [2412]" stroked="f" strokeweight="1pt"/>
                                <v:shape id="Flèche droite 223" o:spid="_x0000_s1101"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wkNsUA&#10;AADcAAAADwAAAGRycy9kb3ducmV2LnhtbESP3YrCMBSE7xd8h3AE7zS1ithqFJWVFcELfx7g0Bzb&#10;anNSmqx2ffrNgrCXw8x8w8yXranEgxpXWlYwHEQgiDOrS84VXM7b/hSE88gaK8uk4IccLBedjzmm&#10;2j75SI+Tz0WAsEtRQeF9nUrpsoIMuoGtiYN3tY1BH2STS93gM8BNJeMomkiDJYeFAmvaFJTdT99G&#10;AX3qJFl/jXft65xUm/q2Hx32E6V63XY1A+Gp9f/hd3unFcTxCP7OhCMgF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vCQ2xQAAANwAAAAPAAAAAAAAAAAAAAAAAJgCAABkcnMv&#10;ZG93bnJldi54bWxQSwUGAAAAAAQABAD1AAAAigMAAAAA&#10;" adj="16205" fillcolor="#bfbfbf [2412]" stroked="f" strokeweight="1pt"/>
                              </v:group>
                            </v:group>
                          </v:group>
                          <v:shape id="Connecteur droit avec flèche 224" o:spid="_x0000_s1102"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PW2VMUAAADcAAAADwAAAGRycy9kb3ducmV2LnhtbESPUWvCMBSF3wf7D+EKvgxNV8Y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PW2VMUAAADcAAAADwAAAAAAAAAA&#10;AAAAAAChAgAAZHJzL2Rvd25yZXYueG1sUEsFBgAAAAAEAAQA+QAAAJMDAAAAAA==&#10;" strokecolor="#103fc2 [3209]" strokeweight=".5pt">
                            <v:stroke endarrow="block" joinstyle="miter"/>
                          </v:shape>
                          <v:shape id="Connecteur droit avec flèche 225" o:spid="_x0000_s1103"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7kTz8UAAADcAAAADwAAAGRycy9kb3ducmV2LnhtbESPUWvCMBSF3wf7D+EKvgxNV9gY1Shu&#10;IOrDhLn9gEtzbarNTU1i2/37RRD2eDjnfIczXw62ER35UDtW8DzNQBCXTtdcKfj5Xk/eQISIrLFx&#10;TAp+KcBy8fgwx0K7nr+oO8RKJAiHAhWYGNtCylAashimriVO3tF5izFJX0ntsU9w28g8y16lxZrT&#10;gsGWPgyV58PVKnj/9JvqQtydzuunXbz0+51p9kqNR8NqBiLSEP/D9/ZWK8jzF7idSUdALv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7kTz8UAAADcAAAADwAAAAAAAAAA&#10;AAAAAAChAgAAZHJzL2Rvd25yZXYueG1sUEsFBgAAAAAEAAQA+QAAAJMDAAAAAA==&#10;" strokecolor="#103fc2 [3209]" strokeweight=".5pt">
                            <v:stroke endarrow="block" joinstyle="miter"/>
                          </v:shape>
                        </v:group>
                        <v:shape id="Zone de texte 226" o:spid="_x0000_s1104"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KU+G8UA&#10;AADcAAAADwAAAGRycy9kb3ducmV2LnhtbESPQWvCQBSE70L/w/KEXkQ3DcVKdJUiFHLIRSsFb4/s&#10;MxvMvk13tzH9911B6HGYmW+YzW60nRjIh9axgpdFBoK4drrlRsHp82O+AhEissbOMSn4pQC77dNk&#10;g4V2Nz7QcIyNSBAOBSowMfaFlKE2ZDEsXE+cvIvzFmOSvpHa4y3BbSfzLFtKiy2nBYM97Q3V1+OP&#10;VTB8la/6MJjoZ/uqzMpr9f12rpR6no7vaxCRxvgffrRLrSDPl3A/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pT4bxQAAANwAAAAPAAAAAAAAAAAAAAAAAJgCAABkcnMv&#10;ZG93bnJldi54bWxQSwUGAAAAAAQABAD1AAAAigMAAAAA&#10;" filled="f" stroked="f" strokeweight=".5pt">
                          <v:textbox>
                            <w:txbxContent>
                              <w:p w:rsidR="00403F81" w:rsidRPr="00EC17E6" w:rsidRDefault="00403F81" w:rsidP="007A3E4C">
                                <w:pPr>
                                  <w:jc w:val="right"/>
                                  <w:rPr>
                                    <w:sz w:val="14"/>
                                  </w:rPr>
                                </w:pPr>
                                <w:r>
                                  <w:rPr>
                                    <w:sz w:val="14"/>
                                  </w:rPr>
                                  <w:t>METHANOL</w:t>
                                </w:r>
                              </w:p>
                            </w:txbxContent>
                          </v:textbox>
                        </v:shape>
                        <v:shape id="Zone de texte 227" o:spid="_x0000_s1105" type="#_x0000_t202" style="position:absolute;top:20427;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bgMUA&#10;AADcAAAADwAAAGRycy9kb3ducmV2LnhtbESPzWrDMBCE74G+g9hCLqGRa0pSnCihBAI++JIfCr0t&#10;1sYysVaupDrO20eFQo/DzHzDrLej7cRAPrSOFbzOMxDEtdMtNwrOp/3LO4gQkTV2jknBnQJsN0+T&#10;NRba3fhAwzE2IkE4FKjAxNgXUobakMUwdz1x8i7OW4xJ+kZqj7cEt53Ms2whLbacFgz2tDNUX48/&#10;VsHwWb7pw2Cin+2qMiuv1ffyq1Jq+jx+rEBEGuN/+K9dagV5voTfM+kIyM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z6ZuAxQAAANwAAAAPAAAAAAAAAAAAAAAAAJgCAABkcnMv&#10;ZG93bnJldi54bWxQSwUGAAAAAAQABAD1AAAAigMAAAAA&#10;" filled="f" stroked="f" strokeweight=".5pt">
                          <v:textbox>
                            <w:txbxContent>
                              <w:p w:rsidR="00403F81" w:rsidRPr="00EC17E6" w:rsidRDefault="00403F81" w:rsidP="007A3E4C">
                                <w:pPr>
                                  <w:jc w:val="right"/>
                                  <w:rPr>
                                    <w:sz w:val="14"/>
                                  </w:rPr>
                                </w:pPr>
                                <w:r>
                                  <w:rPr>
                                    <w:sz w:val="14"/>
                                  </w:rPr>
                                  <w:t>CARBON DIOXIDE</w:t>
                                </w:r>
                              </w:p>
                            </w:txbxContent>
                          </v:textbox>
                        </v:shape>
                        <v:shape id="Zone de texte 228" o:spid="_x0000_s1106"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YP8sIA&#10;AADcAAAADwAAAGRycy9kb3ducmV2LnhtbERPz2vCMBS+D/wfwht4GTO1jCmdUUQY9NCLTgRvj+at&#10;KTYvNclq/e+Xg+Dx4/u92oy2EwP50DpWMJ9lIIhrp1tuFBx/vt+XIEJE1tg5JgV3CrBZT15WWGh3&#10;4z0Nh9iIFMKhQAUmxr6QMtSGLIaZ64kT9+u8xZigb6T2eEvhtpN5ln1Kiy2nBoM97QzVl8OfVTCc&#10;yg+9H0z0b7uqzMpLdV2cK6Wmr+P2C0SkMT7FD3epFeR5WpvOpCM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dg/ywgAAANwAAAAPAAAAAAAAAAAAAAAAAJgCAABkcnMvZG93&#10;bnJldi54bWxQSwUGAAAAAAQABAD1AAAAhwMAAAAA&#10;" filled="f" stroked="f" strokeweight=".5pt">
                          <v:textbox>
                            <w:txbxContent>
                              <w:p w:rsidR="00403F81" w:rsidRPr="00EC17E6" w:rsidRDefault="00403F81" w:rsidP="007A3E4C">
                                <w:pPr>
                                  <w:jc w:val="left"/>
                                  <w:rPr>
                                    <w:sz w:val="14"/>
                                  </w:rPr>
                                </w:pPr>
                                <w:r w:rsidRPr="00EC17E6">
                                  <w:rPr>
                                    <w:sz w:val="14"/>
                                  </w:rPr>
                                  <w:t>OXYGEN</w:t>
                                </w:r>
                              </w:p>
                            </w:txbxContent>
                          </v:textbox>
                        </v:shape>
                        <v:shape id="Zone de texte 229" o:spid="_x0000_s1107"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qqacYA&#10;AADcAAAADwAAAGRycy9kb3ducmV2LnhtbESPzWrDMBCE74G+g9hCLyGRa0qTulFCCQR88CU/FHpb&#10;rK1lYq1cSXHct68CgR6HmfmGWW1G24mBfGgdK3ieZyCIa6dbbhScjrvZEkSIyBo7x6TglwJs1g+T&#10;FRbaXXlPwyE2IkE4FKjAxNgXUobakMUwdz1x8r6dtxiT9I3UHq8JbjuZZ9mrtNhyWjDY09ZQfT5c&#10;rILhs3zR+8FEP91WZVaeq5/FV6XU0+P48Q4i0hj/w/d2qRXk+R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TqqacYAAADcAAAADwAAAAAAAAAAAAAAAACYAgAAZHJz&#10;L2Rvd25yZXYueG1sUEsFBgAAAAAEAAQA9QAAAIsDAAAAAA==&#10;" filled="f" stroked="f" strokeweight=".5pt">
                          <v:textbox>
                            <w:txbxContent>
                              <w:p w:rsidR="00403F81" w:rsidRPr="00EC17E6" w:rsidRDefault="00403F81" w:rsidP="007A3E4C">
                                <w:pPr>
                                  <w:jc w:val="left"/>
                                  <w:rPr>
                                    <w:sz w:val="14"/>
                                  </w:rPr>
                                </w:pPr>
                                <w:r w:rsidRPr="00EC17E6">
                                  <w:rPr>
                                    <w:sz w:val="14"/>
                                  </w:rPr>
                                  <w:t>WATER</w:t>
                                </w:r>
                              </w:p>
                            </w:txbxContent>
                          </v:textbox>
                        </v:shape>
                        <v:shape id="Zone de texte 230" o:spid="_x0000_s1108"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mVKcIA&#10;AADcAAAADwAAAGRycy9kb3ducmV2LnhtbERPTWvCMBi+C/6H8ApeRNOpbNIZZQhCD734wWC3l+Zd&#10;U2zedElWu3+/HASPD8/3dj/YVvTkQ+NYwcsiA0FcOd1wreB6Oc43IEJE1tg6JgV/FGC/G4+2mGt3&#10;5xP151iLFMIhRwUmxi6XMlSGLIaF64gT9+28xZigr6X2eE/htpXLLHuVFhtODQY7Ohiqbudfq6D/&#10;LNb61JvoZ4eyyIpb+fP2VSo1nQwf7yAiDfEpfrgLrWC5Sv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2ZUpwgAAANwAAAAPAAAAAAAAAAAAAAAAAJgCAABkcnMvZG93&#10;bnJldi54bWxQSwUGAAAAAAQABAD1AAAAhwMAAAAA&#10;" filled="f" stroked="f" strokeweight=".5pt">
                          <v:textbox>
                            <w:txbxContent>
                              <w:p w:rsidR="00403F81" w:rsidRPr="00EC17E6" w:rsidRDefault="00403F81" w:rsidP="007A3E4C">
                                <w:pPr>
                                  <w:jc w:val="center"/>
                                  <w:rPr>
                                    <w:color w:val="595959" w:themeColor="accent3"/>
                                    <w:sz w:val="14"/>
                                  </w:rPr>
                                </w:pPr>
                                <w:r w:rsidRPr="00EC17E6">
                                  <w:rPr>
                                    <w:color w:val="595959" w:themeColor="accent3"/>
                                    <w:sz w:val="14"/>
                                  </w:rPr>
                                  <w:t>HYDROGEN IONS</w:t>
                                </w:r>
                              </w:p>
                            </w:txbxContent>
                          </v:textbox>
                        </v:shape>
                      </v:group>
                      <v:shape id="Zone de texte 231" o:spid="_x0000_s1109"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Uws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ln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pUwssYAAADcAAAADwAAAAAAAAAAAAAAAACYAgAAZHJz&#10;L2Rvd25yZXYueG1sUEsFBgAAAAAEAAQA9QAAAIsDAAAAAA==&#10;" filled="f" stroked="f" strokeweight=".5pt">
                        <v:textbox>
                          <w:txbxContent>
                            <w:p w:rsidR="00403F81" w:rsidRPr="00EC17E6" w:rsidRDefault="00403F81" w:rsidP="007A3E4C">
                              <w:pPr>
                                <w:jc w:val="center"/>
                                <w:rPr>
                                  <w:color w:val="103FC2" w:themeColor="accent6"/>
                                  <w:sz w:val="14"/>
                                </w:rPr>
                              </w:pPr>
                              <w:r w:rsidRPr="00EC17E6">
                                <w:rPr>
                                  <w:color w:val="103FC2" w:themeColor="accent6"/>
                                  <w:sz w:val="14"/>
                                </w:rPr>
                                <w:t>ELECTRONS</w:t>
                              </w:r>
                            </w:p>
                          </w:txbxContent>
                        </v:textbox>
                      </v:shape>
                    </v:group>
                    <v:shape id="Connecteur droit avec flèche 232" o:spid="_x0000_s1110"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dDNWMMAAADcAAAADwAAAGRycy9kb3ducmV2LnhtbESPwWrDMBBE74X8g9hAb7UcF0rrRAkh&#10;ITjXuqH4uFgb28RaGUl17L+vAoUeh5l5w2x2k+nFSM53lhWskhQEcW11x42Cy9fp5R2ED8gae8uk&#10;YCYPu+3iaYO5tnf+pLEMjYgQ9jkqaEMYcil93ZJBn9iBOHpX6wyGKF0jtcN7hJteZmn6Jg12HBda&#10;HOjQUn0rf4wCunwcp7qaOy4cz6f991hUs1TqeTnt1yACTeE//Nc+awXZawaPM/EIyO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HQzVjDAAAA3AAAAA8AAAAAAAAAAAAA&#10;AAAAoQIAAGRycy9kb3ducmV2LnhtbFBLBQYAAAAABAAEAPkAAACRAwAAAAA=&#10;" strokecolor="#595959 [3206]" strokeweight="1.5pt">
                      <v:stroke endarrow="block" endarrowwidth="wide" joinstyle="miter"/>
                    </v:shape>
                    <v:shape id="Zone de texte 233" o:spid="_x0000_s1111"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sLXsYA&#10;AADcAAAADwAAAGRycy9kb3ducmV2LnhtbESPT2sCMRTE74LfITyhF6lZtbRlaxQRCnvYi38o9PbY&#10;vG4WNy9rEtf125tCocdhZn7DrDaDbUVPPjSOFcxnGQjiyumGawWn4+fzO4gQkTW2jknBnQJs1uPR&#10;CnPtbryn/hBrkSAcclRgYuxyKUNlyGKYuY44eT/OW4xJ+lpqj7cEt61cZNmrtNhwWjDY0c5QdT5c&#10;rYL+q3jR+95EP92VRVacy8vbd6nU02TYfoCINMT/8F+70AoWy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QsLXsYAAADcAAAADwAAAAAAAAAAAAAAAACYAgAAZHJz&#10;L2Rvd25yZXYueG1sUEsFBgAAAAAEAAQA9QAAAIsDAAAAAA==&#10;" filled="f" stroked="f" strokeweight=".5pt">
                      <v:textbox>
                        <w:txbxContent>
                          <w:p w:rsidR="00403F81" w:rsidRPr="00EC17E6" w:rsidRDefault="00403F81" w:rsidP="007A3E4C">
                            <w:pPr>
                              <w:jc w:val="center"/>
                              <w:rPr>
                                <w:b/>
                                <w:color w:val="006600" w:themeColor="accent1"/>
                                <w:sz w:val="12"/>
                              </w:rPr>
                            </w:pPr>
                            <w:r w:rsidRPr="00EC17E6">
                              <w:rPr>
                                <w:b/>
                                <w:color w:val="006600" w:themeColor="accent1"/>
                                <w:sz w:val="14"/>
                              </w:rPr>
                              <w:t>ELECTROLYTE</w:t>
                            </w:r>
                          </w:p>
                        </w:txbxContent>
                      </v:textbox>
                    </v:shape>
                  </v:group>
                  <v:shape id="Zone de texte 234" o:spid="_x0000_s1112"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vDsYA&#10;AADcAAAADwAAAGRycy9kb3ducmV2LnhtbESPT2vCQBTE74LfYXmCN934p6WkriKC2ItQbUW8PbPP&#10;bGj2bchuk/jt3ULB4zAzv2EWq86WoqHaF44VTMYJCOLM6YJzBd9f29EbCB+QNZaOScGdPKyW/d4C&#10;U+1aPlBzDLmIEPYpKjAhVKmUPjNk0Y9dRRy9m6sthijrXOoa2wi3pZwmyau0WHBcMFjRxlD2c/y1&#10;Ci725epvm2y7PzW79nSYnT9NflZqOOjW7yACdeEZ/m9/aAXT2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ZwvDsYAAADcAAAADwAAAAAAAAAAAAAAAACYAgAAZHJz&#10;L2Rvd25yZXYueG1sUEsFBgAAAAAEAAQA9QAAAIsDAAAAAA==&#10;" filled="f" stroked="f" strokeweight=".5pt">
                    <v:textbox>
                      <w:txbxContent>
                        <w:p w:rsidR="00403F81" w:rsidRPr="00EC17E6" w:rsidRDefault="00403F81" w:rsidP="007A3E4C">
                          <w:pPr>
                            <w:jc w:val="center"/>
                            <w:rPr>
                              <w:b/>
                              <w:color w:val="FFFFFF" w:themeColor="background1"/>
                              <w:sz w:val="20"/>
                            </w:rPr>
                          </w:pPr>
                          <w:r w:rsidRPr="00EC17E6">
                            <w:rPr>
                              <w:b/>
                              <w:color w:val="FFFFFF" w:themeColor="background1"/>
                              <w:sz w:val="20"/>
                            </w:rPr>
                            <w:t>CATHODE</w:t>
                          </w:r>
                        </w:p>
                      </w:txbxContent>
                    </v:textbox>
                  </v:shape>
                </v:group>
                <v:shape id="Zone de texte 235" o:spid="_x0000_s1113"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42scYA&#10;AADcAAAADwAAAGRycy9kb3ducmV2LnhtbESPQWsCMRSE7wX/Q3iCl6JZbbVla5QiCHvYi1YEb4/N&#10;62Zx87Im6br9902h0OMwM98w6+1gW9GTD41jBfNZBoK4crrhWsHpYz99BREissbWMSn4pgDbzehh&#10;jbl2dz5Qf4y1SBAOOSowMXa5lKEyZDHMXEecvE/nLcYkfS21x3uC21YusmwlLTacFgx2tDNUXY9f&#10;VkF/Lp71oTfRP+7KIiuu5e3lUio1GQ/vbyAiDfE//NcutILF0x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a42scYAAADcAAAADwAAAAAAAAAAAAAAAACYAgAAZHJz&#10;L2Rvd25yZXYueG1sUEsFBgAAAAAEAAQA9QAAAIsDAAAAAA==&#10;" filled="f" stroked="f" strokeweight=".5pt">
                  <v:textbox>
                    <w:txbxContent>
                      <w:p w:rsidR="00403F81" w:rsidRPr="00EC17E6" w:rsidRDefault="00403F81" w:rsidP="007A3E4C">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E607B">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w:t>
      </w:r>
      <w:r w:rsidR="00C544BC">
        <w:rPr>
          <w:lang w:val="en-GB"/>
        </w:rPr>
        <w:t xml:space="preserve"> the reaction involved rejects carbon dioxide.</w:t>
      </w:r>
    </w:p>
    <w:p w:rsidR="007A3E4C" w:rsidRPr="008911CD" w:rsidRDefault="00C544BC" w:rsidP="007A3E4C">
      <w:pPr>
        <w:rPr>
          <w:lang w:val="en-GB"/>
        </w:rPr>
      </w:pPr>
      <w:r>
        <w:rPr>
          <w:lang w:val="en-GB"/>
        </w:rPr>
        <w:t>DMFC are usually used for low power applications such as in mobile devices. Its output can indeed only reach 1 kW.</w:t>
      </w:r>
      <w:r w:rsidR="00986355">
        <w:rPr>
          <w:lang w:val="en-GB"/>
        </w:rPr>
        <w:t xml:space="preserve"> The power density of DMFC can go up to 0.25 W/cm².</w:t>
      </w:r>
      <w:r w:rsidR="008E607B">
        <w:rPr>
          <w:lang w:val="en-GB"/>
        </w:rPr>
        <w:t xml:space="preserve">  </w:t>
      </w:r>
    </w:p>
    <w:p w:rsidR="007A3E4C" w:rsidRPr="00CE7761" w:rsidRDefault="007A3E4C" w:rsidP="00CE7761">
      <w:pPr>
        <w:rPr>
          <w:lang w:val="en-GB"/>
        </w:rPr>
      </w:pPr>
    </w:p>
    <w:p w:rsidR="006D3790" w:rsidRDefault="006D3790" w:rsidP="006D3790">
      <w:pPr>
        <w:pStyle w:val="Heading3"/>
        <w:rPr>
          <w:shd w:val="clear" w:color="auto" w:fill="FFFFFF"/>
          <w:lang w:val="en-GB"/>
        </w:rPr>
      </w:pPr>
      <w:r w:rsidRPr="00F85971">
        <w:rPr>
          <w:shd w:val="clear" w:color="auto" w:fill="FFFFFF"/>
          <w:lang w:val="en-GB"/>
        </w:rPr>
        <w:t>AFC</w:t>
      </w:r>
    </w:p>
    <w:p w:rsidR="00325F19" w:rsidRDefault="00EC17E6" w:rsidP="00325F19">
      <w:pPr>
        <w:rPr>
          <w:lang w:val="en-GB"/>
        </w:rPr>
      </w:pPr>
      <w:r>
        <w:rPr>
          <w:noProof/>
          <w:lang w:val="de-DE"/>
        </w:rPr>
        <mc:AlternateContent>
          <mc:Choice Requires="wpg">
            <w:drawing>
              <wp:anchor distT="0" distB="0" distL="114300" distR="114300" simplePos="0" relativeHeight="251734016" behindDoc="0" locked="0" layoutInCell="1" allowOverlap="1" wp14:anchorId="79EEA559" wp14:editId="534A4BE2">
                <wp:simplePos x="0" y="0"/>
                <wp:positionH relativeFrom="column">
                  <wp:posOffset>4445</wp:posOffset>
                </wp:positionH>
                <wp:positionV relativeFrom="paragraph">
                  <wp:posOffset>279400</wp:posOffset>
                </wp:positionV>
                <wp:extent cx="4319905" cy="2159635"/>
                <wp:effectExtent l="0" t="0" r="0" b="12065"/>
                <wp:wrapTopAndBottom/>
                <wp:docPr id="74" name="Groupe 74"/>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75" name="Groupe 75"/>
                        <wpg:cNvGrpSpPr/>
                        <wpg:grpSpPr>
                          <a:xfrm>
                            <a:off x="0" y="0"/>
                            <a:ext cx="4781551" cy="2599690"/>
                            <a:chOff x="0" y="0"/>
                            <a:chExt cx="4781551" cy="2599690"/>
                          </a:xfrm>
                        </wpg:grpSpPr>
                        <wpg:grpSp>
                          <wpg:cNvPr id="76" name="Groupe 76"/>
                          <wpg:cNvGrpSpPr/>
                          <wpg:grpSpPr>
                            <a:xfrm>
                              <a:off x="0" y="0"/>
                              <a:ext cx="4781551" cy="2599690"/>
                              <a:chOff x="0" y="0"/>
                              <a:chExt cx="4781551" cy="2599690"/>
                            </a:xfrm>
                          </wpg:grpSpPr>
                          <wpg:grpSp>
                            <wpg:cNvPr id="77" name="Groupe 77"/>
                            <wpg:cNvGrpSpPr/>
                            <wpg:grpSpPr>
                              <a:xfrm>
                                <a:off x="0" y="0"/>
                                <a:ext cx="4781551" cy="2599690"/>
                                <a:chOff x="0" y="0"/>
                                <a:chExt cx="4781551" cy="2599690"/>
                              </a:xfrm>
                            </wpg:grpSpPr>
                            <wpg:grpSp>
                              <wpg:cNvPr id="78" name="Groupe 78"/>
                              <wpg:cNvGrpSpPr/>
                              <wpg:grpSpPr>
                                <a:xfrm>
                                  <a:off x="0" y="0"/>
                                  <a:ext cx="4781551" cy="2599690"/>
                                  <a:chOff x="0" y="0"/>
                                  <a:chExt cx="4781551" cy="2599690"/>
                                </a:xfrm>
                              </wpg:grpSpPr>
                              <wpg:grpSp>
                                <wpg:cNvPr id="79" name="Groupe 79"/>
                                <wpg:cNvGrpSpPr/>
                                <wpg:grpSpPr>
                                  <a:xfrm>
                                    <a:off x="762000" y="0"/>
                                    <a:ext cx="3243580" cy="2599690"/>
                                    <a:chOff x="0" y="0"/>
                                    <a:chExt cx="3243580" cy="2599690"/>
                                  </a:xfrm>
                                </wpg:grpSpPr>
                                <wpg:grpSp>
                                  <wpg:cNvPr id="80" name="Groupe 80"/>
                                  <wpg:cNvGrpSpPr/>
                                  <wpg:grpSpPr>
                                    <a:xfrm>
                                      <a:off x="0" y="0"/>
                                      <a:ext cx="3243580" cy="2599690"/>
                                      <a:chOff x="0" y="-38100"/>
                                      <a:chExt cx="3243580" cy="2599690"/>
                                    </a:xfrm>
                                  </wpg:grpSpPr>
                                  <wps:wsp>
                                    <wps:cNvPr id="81" name="Rectangle 8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2" name="Groupe 82"/>
                                    <wpg:cNvGrpSpPr/>
                                    <wpg:grpSpPr>
                                      <a:xfrm>
                                        <a:off x="981075" y="762000"/>
                                        <a:ext cx="1270000" cy="1799590"/>
                                        <a:chOff x="10832" y="0"/>
                                        <a:chExt cx="1271053" cy="1800000"/>
                                      </a:xfrm>
                                    </wpg:grpSpPr>
                                    <wps:wsp>
                                      <wps:cNvPr id="83" name="Rectangle 8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85" name="Groupe 85"/>
                                    <wpg:cNvGrpSpPr/>
                                    <wpg:grpSpPr>
                                      <a:xfrm>
                                        <a:off x="0" y="-38100"/>
                                        <a:ext cx="3243580" cy="2599690"/>
                                        <a:chOff x="0" y="-38100"/>
                                        <a:chExt cx="3243580" cy="2599690"/>
                                      </a:xfrm>
                                    </wpg:grpSpPr>
                                    <wpg:grpSp>
                                      <wpg:cNvPr id="86" name="Groupe 86"/>
                                      <wpg:cNvGrpSpPr/>
                                      <wpg:grpSpPr>
                                        <a:xfrm>
                                          <a:off x="180975" y="-38100"/>
                                          <a:ext cx="2875280" cy="2599690"/>
                                          <a:chOff x="0" y="-38100"/>
                                          <a:chExt cx="2875280" cy="2599690"/>
                                        </a:xfrm>
                                      </wpg:grpSpPr>
                                      <wps:wsp>
                                        <wps:cNvPr id="87" name="Rectangle 8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88" name="Groupe 88"/>
                                        <wpg:cNvGrpSpPr/>
                                        <wpg:grpSpPr>
                                          <a:xfrm>
                                            <a:off x="0" y="762000"/>
                                            <a:ext cx="2875280" cy="1799590"/>
                                            <a:chOff x="0" y="0"/>
                                            <a:chExt cx="2875575" cy="1800000"/>
                                          </a:xfrm>
                                        </wpg:grpSpPr>
                                        <wps:wsp>
                                          <wps:cNvPr id="89" name="Rectangle 8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Connecteur droit 9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1" name="Connecteur droit 9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2" name="Connecteur droit 9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3" name="Connecteur droit 9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4" name="Connecteur droit 9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5" name="Connecteur droit 9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6" name="Connecteur droit 9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97" name="Connecteur droit 9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98" name="Image 9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99" name="Groupe 99"/>
                                      <wpg:cNvGrpSpPr/>
                                      <wpg:grpSpPr>
                                        <a:xfrm>
                                          <a:off x="0" y="981075"/>
                                          <a:ext cx="3243580" cy="1369060"/>
                                          <a:chOff x="0" y="0"/>
                                          <a:chExt cx="3243580" cy="1369060"/>
                                        </a:xfrm>
                                      </wpg:grpSpPr>
                                      <wps:wsp>
                                        <wps:cNvPr id="100" name="Flèche droite 10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 name="Flèche droite 10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Flèche droite 10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Flèche droite 10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04" name="Connecteur droit avec flèche 10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5" name="Connecteur droit avec flèche 10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06" name="Zone de texte 106"/>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Zone de texte 107"/>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Zone de texte 10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Zone de texte 109"/>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Zone de texte 110"/>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1" name="Zone de texte 11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2" name="Connecteur droit avec flèche 11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13" name="Zone de texte 11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4" name="Zone de texte 11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15" name="Zone de texte 11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EC17E6">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EA559" id="Groupe 74" o:spid="_x0000_s1114" style="position:absolute;left:0;text-align:left;margin-left:.35pt;margin-top:22pt;width:340.15pt;height:170.05pt;z-index:251734016;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">
                <v:group id="Groupe 75" o:spid="_x0000_s111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group id="Groupe 76" o:spid="_x0000_s111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group id="Groupe 77" o:spid="_x0000_s111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wu/zsQAAADbAAAADwAAAGRycy9kb3ducmV2LnhtbESPT4vCMBTE74LfITzB&#10;m6ZVdl26RhFR8SAL/oFlb4/m2Rabl9LEtn77jSB4HGbmN8x82ZlSNFS7wrKCeByBIE6tLjhTcDlv&#10;R18gnEfWWFomBQ9ysFz0e3NMtG35SM3JZyJA2CWoIPe+SqR0aU4G3dhWxMG72tqgD7LOpK6xDXBT&#10;ykkUfUqDBYeFHCta55TeTnejYNdiu5rGm+Zwu64ff+ePn99DTEoNB93qG4Snzr/Dr/ZeK5jN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wu/zsQAAADbAAAA&#10;DwAAAAAAAAAAAAAAAACqAgAAZHJzL2Rvd25yZXYueG1sUEsFBgAAAAAEAAQA+gAAAJsDAAAAAA==&#10;">
                      <v:group id="Groupe 78" o:spid="_x0000_s111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pQrvMMAAADbAAAADwAAAGRycy9kb3ducmV2LnhtbERPy2rCQBTdC/2H4Ra6&#10;M5O0aEt0FAlt6UIEk0Jxd8lck2DmTshM8/h7Z1Ho8nDe2/1kWjFQ7xrLCpIoBkFcWt1wpeC7+Fi+&#10;gXAeWWNrmRTM5GC/e1hsMdV25DMNua9ECGGXooLa+y6V0pU1GXSR7YgDd7W9QR9gX0nd4xjCTSuf&#10;43gtDTYcGmrsKKupvOW/RsHniOPhJXkfjrdrNl+K1ennmJBST4/TYQPC0+T/xX/uL63gN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OlCu8wwAAANsAAAAP&#10;AAAAAAAAAAAAAAAAAKoCAABkcnMvZG93bnJldi54bWxQSwUGAAAAAAQABAD6AAAAmgMAAAAA&#10;">
                        <v:group id="Groupe 79" o:spid="_x0000_s111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group id="Groupe 80" o:spid="_x0000_s112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TdXncIAAADbAAAADwAAAGRycy9kb3ducmV2LnhtbERPy2rCQBTdF/yH4Qrd&#10;1UlaWiQ6hhCsuJBCVRB3l8w1CWbuhMyYx987i0KXh/Nep6NpRE+dqy0riBcRCOLC6ppLBefT99sS&#10;hPPIGhvLpGAiB+lm9rLGRNuBf6k/+lKEEHYJKqi8bxMpXVGRQbewLXHgbrYz6APsSqk7HEK4aeR7&#10;FH1JgzWHhgpbyisq7seHUbAbcMg+4m1/uN/y6Xr6/LkcYlLqdT5mKxCeRv8v/nPvtYJlWB++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U3V53CAAAA2wAAAA8A&#10;AAAAAAAAAAAAAAAAqgIAAGRycy9kb3ducmV2LnhtbFBLBQYAAAAABAAEAPoAAACZAwAAAAA=&#10;">
                            <v:rect id="Rectangle 81" o:spid="_x0000_s112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YGp8AA&#10;AADbAAAADwAAAGRycy9kb3ducmV2LnhtbESPQYvCMBSE78L+h/AWvGlaDyLVWMqC0OvWRfH2aN62&#10;xealNtka/70RFjwOM/MNs8uD6cVEo+ssK0iXCQji2uqOGwU/x8NiA8J5ZI29ZVLwIAf5/mO2w0zb&#10;O3/TVPlGRAi7DBW03g+ZlK5uyaBb2oE4er92NOijHBupR7xHuOnlKknW0mDHcaHFgb5aqq/Vn1FQ&#10;pNd+ClU4PUoq+RYujCGclZp/hmILwlPw7/B/u9QKNim8vsQfIP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kYGp8AAAADbAAAADwAAAAAAAAAAAAAAAACYAgAAZHJzL2Rvd25y&#10;ZXYueG1sUEsFBgAAAAAEAAQA9QAAAIUDAAAAAA==&#10;" fillcolor="#060 [3204]" stroked="f" strokeweight="1pt">
                              <v:fill opacity="19789f"/>
                            </v:rect>
                            <v:group id="Groupe 82" o:spid="_x0000_s112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2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LLKsEA&#10;AADbAAAADwAAAGRycy9kb3ducmV2LnhtbESP32rCMBTG7wXfIRxhdzatAy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xyyyrBAAAA2wAAAA8AAAAAAAAAAAAAAAAAmAIAAGRycy9kb3du&#10;cmV2LnhtbFBLBQYAAAAABAAEAPUAAACGAwAAAAA=&#10;" fillcolor="#060 [3204]" strokecolor="#003200 [1604]" strokeweight="1pt"/>
                              <v:rect id="Rectangle 84" o:spid="_x0000_s112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5tTXsEA&#10;AADbAAAADwAAAGRycy9kb3ducmV2LnhtbESP32rCMBTG7wXfIRxhdzatDCe1sYggjMEudD7AoTk2&#10;1eakNNG2b78MBl5+fH9+fEU52lY8qfeNYwVZkoIgrpxuuFZw+TkuNyB8QNbYOiYFE3kod/NZgbl2&#10;A5/oeQ61iCPsc1RgQuhyKX1lyKJPXEccvavrLYYo+1rqHoc4blu5StO1tNhwJBjs6GCoup8fNkKQ&#10;TlP2MRzu32b8aqidbvSYlHpbjPstiEBjeIX/259aweYd/r7EHyB3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bU17BAAAA2wAAAA8AAAAAAAAAAAAAAAAAmAIAAGRycy9kb3du&#10;cmV2LnhtbFBLBQYAAAAABAAEAPUAAACGAwAAAAA=&#10;" fillcolor="#060 [3204]" strokecolor="#003200 [1604]" strokeweight="1pt"/>
                            </v:group>
                            <v:group id="Groupe 85" o:spid="_x0000_s112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group id="Groupe 86" o:spid="_x0000_s112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ZJqcsQAAADbAAAADwAAAGRycy9kb3ducmV2LnhtbESPQYvCMBSE74L/ITzB&#10;m6ZdUaQaRcRdPMiCVVj29miebbF5KU22rf/eCAseh5n5hllve1OJlhpXWlYQTyMQxJnVJecKrpfP&#10;yRKE88gaK8uk4EEOtpvhYI2Jth2fqU19LgKEXYIKCu/rREqXFWTQTW1NHLybbQz6IJtc6ga7ADeV&#10;/IiihTRYclgosKZ9Qdk9/TMKvjrsdrP40J7ut/3j9zL//jnFpNR41O9WIDz1/h3+bx+1guUCXl/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5ZJqcsQAAADbAAAA&#10;DwAAAAAAAAAAAAAAAACqAgAAZHJzL2Rvd25yZXYueG1sUEsFBgAAAAAEAAQA+gAAAJsDAAAAAA==&#10;">
                                <v:rect id="Rectangle 87" o:spid="_x0000_s112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cs4cIA&#10;AADbAAAADwAAAGRycy9kb3ducmV2LnhtbESPQYvCMBSE7wv+h/AEL6LpCq5SjSKLgh48WEWvj+bZ&#10;ljYvpYla/70RBI/DzHzDzJetqcSdGldYVvA7jEAQp1YXnCk4HTeDKQjnkTVWlknBkxwsF52fOcba&#10;PvhA98RnIkDYxagg976OpXRpTgbd0NbEwbvaxqAPssmkbvAR4KaSoyj6kwYLDgs51vSfU1omN6Pg&#10;XK7P/etGV5fLvpZ+1y+1G5dK9brtagbCU+u/4U97qxVMJ/D+En6AXL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5yzhwgAAANsAAAAPAAAAAAAAAAAAAAAAAJgCAABkcnMvZG93&#10;bnJldi54bWxQSwUGAAAAAAQABAD1AAAAhwMAAAAA&#10;" fillcolor="white [3201]" strokecolor="#103fc2 [3209]" strokeweight="1.5pt"/>
                                <v:group id="Groupe 88" o:spid="_x0000_s112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rect id="Rectangle 89" o:spid="_x0000_s112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t2QMUA&#10;AADbAAAADwAAAGRycy9kb3ducmV2LnhtbESPT2sCMRTE74LfITyhF6nZVip2NUr/rMWTULWIt8fm&#10;uRvcvCybVNdvbwTB4zAzv2Gm89ZW4kSNN44VvAwSEMS504YLBdvN4nkMwgdkjZVjUnAhD/NZtzPF&#10;VLsz/9JpHQoRIexTVFCGUKdS+rwki37gauLoHVxjMUTZFFI3eI5wW8nXJBlJi4bjQok1fZWUH9f/&#10;VkH+7d/qv93+0+yzYdJf/mRm5TKlnnrtxwREoDY8wvf2UisYv8PtS/wBcnY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y3ZAxQAAANsAAAAPAAAAAAAAAAAAAAAAAJgCAABkcnMv&#10;ZG93bnJldi54bWxQSwUGAAAAAAQABAD1AAAAigMAAAAA&#10;" filled="f" strokecolor="#003200 [1604]" strokeweight="1.5pt">
                                    <v:stroke endcap="round"/>
                                  </v:rect>
                                  <v:line id="Connecteur droit 90" o:spid="_x0000_s113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htqr8AAADbAAAADwAAAGRycy9kb3ducmV2LnhtbERPzYrCMBC+C75DGGFvmnYPq1uNIivC&#10;sghqtw8wNGNbbCY1iVrf3hwEjx/f/2LVm1bcyPnGsoJ0koAgLq1uuFJQ/G/HMxA+IGtsLZOCB3lY&#10;LYeDBWba3vlItzxUIoawz1BBHUKXSenLmgz6ie2II3eyzmCI0FVSO7zHcNPKzyT5kgYbjg01dvRT&#10;U3nOr0bBJp3u0gu5g5ztN39JUeUFXRqlPkb9eg4iUB/e4pf7Vyv4juvjl/gD5PI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bChtqr8AAADbAAAADwAAAAAAAAAAAAAAAACh&#10;AgAAZHJzL2Rvd25yZXYueG1sUEsFBgAAAAAEAAQA+QAAAI0DAAAAAA==&#10;" strokecolor="#060 [3204]" strokeweight="1.5pt">
                                    <v:stroke joinstyle="miter"/>
                                  </v:line>
                                  <v:line id="Connecteur droit 91" o:spid="_x0000_s113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2TIMcQAAADbAAAADwAAAGRycy9kb3ducmV2LnhtbESPwWrDMBBE74H+g9hCb7HsHNrEjWJK&#10;Q6CUQBPXH7BYG9vEWtmSmrh/HxUKOQ4z84ZZF5PpxYWc7ywryJIUBHFtdceNgup7N1+C8AFZY2+Z&#10;FPySh2LzMFtjru2Vj3QpQyMihH2OCtoQhlxKX7dk0Cd2II7eyTqDIUrXSO3wGuGml4s0fZYGO44L&#10;LQ703lJ9Ln+Mgm32ss9Gcge5/Np+plVTVjR2Sj09Tm+vIAJN4R7+b39oBasM/r7EHyA3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ZMgxxAAAANsAAAAPAAAAAAAAAAAA&#10;AAAAAKECAABkcnMvZG93bnJldi54bWxQSwUGAAAAAAQABAD5AAAAkgMAAAAA&#10;" strokecolor="#060 [3204]" strokeweight="1.5pt">
                                    <v:stroke joinstyle="miter"/>
                                  </v:line>
                                  <v:line id="Connecteur droit 92" o:spid="_x0000_s113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7ZWRsMAAADbAAAADwAAAGRycy9kb3ducmV2LnhtbESP0WrCQBRE3wv9h+UW+tZs4kO10VWk&#10;UhARrGk+4JK9JsHs3bi7avx7VxD6OMzMGWa2GEwnLuR8a1lBlqQgiCurW64VlH8/HxMQPiBr7CyT&#10;ght5WMxfX2aYa3vlPV2KUIsIYZ+jgiaEPpfSVw0Z9IntiaN3sM5giNLVUju8Rrjp5ChNP6XBluNC&#10;gz19N1Qdi7NRsMrG2+xE7ldOdqtNWtZFSadWqfe3YTkFEWgI/+Fne60VfI3g8SX+ADm/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O2VkbDAAAA2wAAAA8AAAAAAAAAAAAA&#10;AAAAoQIAAGRycy9kb3ducmV2LnhtbFBLBQYAAAAABAAEAPkAAACRAwAAAAA=&#10;" strokecolor="#060 [3204]" strokeweight="1.5pt">
                                    <v:stroke joinstyle="miter"/>
                                  </v:line>
                                  <v:line id="Connecteur droit 93" o:spid="_x0000_s113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rz3cMAAADbAAAADwAAAGRycy9kb3ducmV2LnhtbESP0WrCQBRE3wv+w3IF33STC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6893DAAAA2wAAAA8AAAAAAAAAAAAA&#10;AAAAoQIAAGRycy9kb3ducmV2LnhtbFBLBQYAAAAABAAEAPkAAACRAwAAAAA=&#10;" strokecolor="#060 [3204]" strokeweight="1.5pt">
                                    <v:stroke joinstyle="miter"/>
                                  </v:line>
                                  <v:line id="Connecteur droit 94" o:spid="_x0000_s113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rqcMAAADbAAAADwAAAGRycy9kb3ducmV2LnhtbESP0WrCQBRE3wv+w3IF33STI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MTa6nDAAAA2wAAAA8AAAAAAAAAAAAA&#10;AAAAoQIAAGRycy9kb3ducmV2LnhtbFBLBQYAAAAABAAEAPkAAACRAwAAAAA=&#10;" strokecolor="#060 [3204]" strokeweight="1.5pt">
                                    <v:stroke joinstyle="miter"/>
                                  </v:line>
                                  <v:line id="Connecteur droit 95" o:spid="_x0000_s113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F/OMsMAAADbAAAADwAAAGRycy9kb3ducmV2LnhtbESP0WrCQBRE3wv+w3IF33STgtWmriKK&#10;ICJUYz7gkr1NQrN34+5W4993hUIfh5k5wyxWvWnFjZxvLCtIJwkI4tLqhisFxWU3noPwAVlja5kU&#10;PMjDajl4WWCm7Z3PdMtDJSKEfYYK6hC6TEpf1mTQT2xHHL0v6wyGKF0ltcN7hJtWvibJmzTYcFyo&#10;saNNTeV3/mMUbNPZMb2SO8n55/aQFFVe0LVRajTs1x8gAvXhP/zX3msF71N4fo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xfzjLDAAAA2wAAAA8AAAAAAAAAAAAA&#10;AAAAoQIAAGRycy9kb3ducmV2LnhtbFBLBQYAAAAABAAEAPkAAACRAwAAAAA=&#10;" strokecolor="#060 [3204]" strokeweight="1.5pt">
                                    <v:stroke joinstyle="miter"/>
                                  </v:line>
                                  <v:line id="Connecteur droit 96" o:spid="_x0000_s113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1QRcMAAADbAAAADwAAAGRycy9kb3ducmV2LnhtbESP0WrCQBRE3wv+w3IF3+omPlhNXUNR&#10;BJFCa8wHXLK3SWj2brK7avz7bqHQx2FmzjCbfDSduJHzrWUF6TwBQVxZ3XKtoLwcnlcgfEDW2Fkm&#10;BQ/ykG8nTxvMtL3zmW5FqEWEsM9QQRNCn0npq4YM+rntiaP3ZZ3BEKWrpXZ4j3DTyUWSLKXBluNC&#10;gz3tGqq+i6tRsE9f3tOB3KdcfexPSVkXJQ2tUrPp+PYKItAY/sN/7aNWsF7C75f4A+T2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yNUEXDAAAA2wAAAA8AAAAAAAAAAAAA&#10;AAAAoQIAAGRycy9kb3ducmV2LnhtbFBLBQYAAAAABAAEAPkAAACRAwAAAAA=&#10;" strokecolor="#060 [3204]" strokeweight="1.5pt">
                                    <v:stroke joinstyle="miter"/>
                                  </v:line>
                                  <v:line id="Connecteur droit 97" o:spid="_x0000_s113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8H13sMAAADbAAAADwAAAGRycy9kb3ducmV2LnhtbESP0WrCQBRE34X+w3ILfTOb9KHa6CpS&#10;EUoR1DQfcMlek2D2btxdNf37riD4OMzMGWa+HEwnruR8a1lBlqQgiCurW64VlL+b8RSED8gaO8uk&#10;4I88LBcvoznm2t74QNci1CJC2OeooAmhz6X0VUMGfWJ74ugdrTMYonS11A5vEW46+Z6mH9Jgy3Gh&#10;wZ6+GqpOxcUoWGeTbXYmt5fT3fonLeuipHOr1NvrsJqBCDSEZ/jR/tYKPidw/xJ/gFz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PB9d7DAAAA2wAAAA8AAAAAAAAAAAAA&#10;AAAAoQIAAGRycy9kb3ducmV2LnhtbFBLBQYAAAAABAAEAPkAAACRAwAAAAA=&#10;" strokecolor="#060 [3204]" strokeweight="1.5pt">
                                    <v:stroke joinstyle="miter"/>
                                  </v:line>
                                </v:group>
                                <v:shape id="Image 98" o:spid="_x0000_s113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d5gG/AAAA2wAAAA8AAABkcnMvZG93bnJldi54bWxETz1vwjAQ3ZH4D9YhsYFDB9oGDKqoQAix&#10;hLb7ER9x1PgcbEPCv68HpI5P73u57m0j7uRD7VjBbJqBIC6drrlS8P21nbyBCBFZY+OYFDwowHo1&#10;HCwx167jgu6nWIkUwiFHBSbGNpcylIYshqlriRN3cd5iTNBXUnvsUrht5EuWzaXFmlODwZY2hsrf&#10;080qOLxei/Ou8GV3bO3P9dM6c0Gn1HjUfyxAROrjv/jp3msF72ls+pJ+gFz9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7XeYBvwAAANsAAAAPAAAAAAAAAAAAAAAAAJ8CAABk&#10;cnMvZG93bnJldi54bWxQSwUGAAAAAAQABAD3AAAAiwMAAAAA&#10;">
                                  <v:imagedata r:id="rId26" o:title="idea-256" recolortarget="#071c56 [1449]"/>
                                  <v:path arrowok="t"/>
                                </v:shape>
                              </v:group>
                              <v:group id="Groupe 99" o:spid="_x0000_s113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shape id="Flèche droite 100" o:spid="_x0000_s114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19IsUA&#10;AADcAAAADwAAAGRycy9kb3ducmV2LnhtbESPQWvDMAyF74P+B6PBLmN1tpYysrqlGwx6GqR12VXE&#10;ahIWy8H22qy/fjoUepN4T+99Wq5H36sTxdQFNvA8LUAR18F13Biw+8+nV1ApIzvsA5OBP0qwXk3u&#10;lli6cOaKTrvcKAnhVKKBNueh1DrVLXlM0zAQi3YM0WOWNTbaRTxLuO/1S1EstMeOpaHFgT5aqn92&#10;v95AvOzfw9dhMbPV48F+V9HOj9ka83A/bt5AZRrzzXy93jrBLwRfnpEJ9Oo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nX0ixQAAANwAAAAPAAAAAAAAAAAAAAAAAJgCAABkcnMv&#10;ZG93bnJldi54bWxQSwUGAAAAAAQABAD1AAAAigMAAAAA&#10;" adj="16205" fillcolor="#bfbfbf [2412]" stroked="f" strokeweight="1pt"/>
                                <v:shape id="Flèche droite 101" o:spid="_x0000_s114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HYucIA&#10;AADcAAAADwAAAGRycy9kb3ducmV2LnhtbERPTWsCMRC9F/wPYQQvRbPaIrIaxQqCp8JqxOuwGXcX&#10;N5MlSXXtr28Khd7m8T5nteltK+7kQ+NYwXSSgSAunWm4UqBP+/ECRIjIBlvHpOBJATbrwcsKc+Me&#10;XND9GCuRQjjkqKCOsculDGVNFsPEdcSJuzpvMSboK2k8PlK4beUsy+bSYsOpocaOdjWVt+OXVeC/&#10;Tx/u8zx/08XrWV8Kr9+vUSs1GvbbJYhIffwX/7kPJs3PpvD7TLp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0di5wgAAANwAAAAPAAAAAAAAAAAAAAAAAJgCAABkcnMvZG93&#10;bnJldi54bWxQSwUGAAAAAAQABAD1AAAAhwMAAAAA&#10;" adj="16205" fillcolor="#bfbfbf [2412]" stroked="f" strokeweight="1pt"/>
                                <v:shape id="Flèche droite 102" o:spid="_x0000_s114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8scEA&#10;AADcAAAADwAAAGRycy9kb3ducmV2LnhtbERPzYrCMBC+C75DGGFvmuqK2GoUlV0UYQ+rPsDQjG21&#10;mZQmavXpjSB4m4/vd6bzxpTiSrUrLCvo9yIQxKnVBWcKDvvf7hiE88gaS8uk4E4O5rN2a4qJtjf+&#10;p+vOZyKEsEtQQe59lUjp0pwMup6tiAN3tLVBH2CdSV3jLYSbUg6iaCQNFhwacqxolVN63l2MAvrR&#10;cbxcDzfNYx+Xq+q0/f7bjpT66jSLCQhPjf+I3+6NDvOjAbyeCRfI2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1gvLHBAAAA3AAAAA8AAAAAAAAAAAAAAAAAmAIAAGRycy9kb3du&#10;cmV2LnhtbFBLBQYAAAAABAAEAPUAAACGAwAAAAA=&#10;" adj="16205" fillcolor="#bfbfbf [2412]" stroked="f" strokeweight="1pt"/>
                                <v:shape id="Flèche droite 103" o:spid="_x0000_s114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wZKsIA&#10;AADcAAAADwAAAGRycy9kb3ducmV2LnhtbERP24rCMBB9X/Afwgi+2dRVxFajuKKsCD54+YChGdtq&#10;MylN1K5fv1kQ9m0O5zqzRWsq8aDGlZYVDKIYBHFmdcm5gvNp05+AcB5ZY2WZFPyQg8W88zHDVNsn&#10;H+hx9LkIIexSVFB4X6dSuqwggy6yNXHgLrYx6ANscqkbfIZwU8nPOB5LgyWHhgJrWhWU3Y53o4DW&#10;Okm+vkfb9nVKqlV93Q33u7FSvW67nILw1Pp/8du91WF+PIS/Z8IFcv4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LBkqwgAAANwAAAAPAAAAAAAAAAAAAAAAAJgCAABkcnMvZG93&#10;bnJldi54bWxQSwUGAAAAAAQABAD1AAAAhwMAAAAA&#10;" adj="16205" fillcolor="#bfbfbf [2412]" stroked="f" strokeweight="1pt"/>
                              </v:group>
                            </v:group>
                          </v:group>
                          <v:shape id="Connecteur droit avec flèche 104" o:spid="_x0000_s114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GWLSMIAAADcAAAADwAAAGRycy9kb3ducmV2LnhtbERP22oCMRB9L/gPYYS+FM22S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1GWLSMIAAADcAAAADwAAAAAAAAAAAAAA&#10;AAChAgAAZHJzL2Rvd25yZXYueG1sUEsFBgAAAAAEAAQA+QAAAJADAAAAAA==&#10;" strokecolor="#103fc2 [3209]" strokeweight=".5pt">
                            <v:stroke endarrow="block" joinstyle="miter"/>
                          </v:shape>
                          <v:shape id="Connecteur droit avec flèche 105" o:spid="_x0000_s114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yku08IAAADcAAAADwAAAGRycy9kb3ducmV2LnhtbERP22oCMRB9L/gPYYS+FM22YJHVKCpI&#10;60MFLx8wbMbN6mayJunu+vdNodC3OZzrzJe9rUVLPlSOFbyOMxDEhdMVlwrOp+1oCiJEZI21Y1Lw&#10;oADLxeBpjrl2HR+oPcZSpBAOOSowMTa5lKEwZDGMXUOcuIvzFmOCvpTaY5fCbS3fsuxdWqw4NRhs&#10;aGOouB2/rYL1l/8o78Tt9bZ92cV7t9+Zeq/U87BfzUBE6uO/+M/9qdP8bAK/z6QL5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yku08IAAADcAAAADwAAAAAAAAAAAAAA&#10;AAChAgAAZHJzL2Rvd25yZXYueG1sUEsFBgAAAAAEAAQA+QAAAJADAAAAAA==&#10;" strokecolor="#103fc2 [3209]" strokeweight=".5pt">
                            <v:stroke endarrow="block" joinstyle="miter"/>
                          </v:shape>
                        </v:group>
                        <v:shape id="Zone de texte 106" o:spid="_x0000_s114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DB8MA&#10;AADcAAAADwAAAGRycy9kb3ducmV2LnhtbERPTWsCMRC9F/wPYYReiiaWYmU1ShEKe9iLthR6Gzbj&#10;ZnEz2SZx3f77RhB6m8f7nM1udJ0YKMTWs4bFXIEgrr1pudHw+fE+W4GICdlg55k0/FKE3XbysMHC&#10;+CsfaDimRuQQjgVqsCn1hZSxtuQwzn1PnLmTDw5ThqGRJuA1h7tOPiu1lA5bzg0We9pbqs/Hi9Mw&#10;fJUv5jDYFJ72VanKc/Xz+l1p/Tgd39YgEo3pX3x3lybPV0u4PZMvkN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DUDB8MAAADcAAAADwAAAAAAAAAAAAAAAACYAgAAZHJzL2Rv&#10;d25yZXYueG1sUEsFBgAAAAAEAAQA9QAAAIgDAAAAAA==&#10;" filled="f" stroked="f" strokeweight=".5pt">
                          <v:textbox>
                            <w:txbxContent>
                              <w:p w:rsidR="00403F81" w:rsidRPr="00EC17E6" w:rsidRDefault="00403F81" w:rsidP="00EC17E6">
                                <w:pPr>
                                  <w:jc w:val="right"/>
                                  <w:rPr>
                                    <w:sz w:val="14"/>
                                  </w:rPr>
                                </w:pPr>
                                <w:r w:rsidRPr="00EC17E6">
                                  <w:rPr>
                                    <w:sz w:val="14"/>
                                  </w:rPr>
                                  <w:t>HYGROGEN</w:t>
                                </w:r>
                              </w:p>
                            </w:txbxContent>
                          </v:textbox>
                        </v:shape>
                        <v:shape id="Zone de texte 107" o:spid="_x0000_s114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nMMA&#10;AADcAAAADwAAAGRycy9kb3ducmV2LnhtbERPTWsCMRC9C/0PYQq9iCYtUsvWKEUo7GEvWhF6Gzbj&#10;ZnEz2Sbpuv33jSB4m8f7nNVmdJ0YKMTWs4bnuQJBXHvTcqPh8PU5ewMRE7LBzjNp+KMIm/XDZIWF&#10;8Rfe0bBPjcghHAvUYFPqCyljbclhnPueOHMnHxymDEMjTcBLDnedfFHqVTpsOTdY7GlrqT7vf52G&#10;4VguzG6wKUy3VanKc/Wz/K60fnocP95BJBrTXXxzlybPV0u4PpMvkO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3mmnMMAAADcAAAADwAAAAAAAAAAAAAAAACYAgAAZHJzL2Rv&#10;d25yZXYueG1sUEsFBgAAAAAEAAQA9QAAAIgDAAAAAA==&#10;" filled="f" stroked="f" strokeweight=".5pt">
                          <v:textbox>
                            <w:txbxContent>
                              <w:p w:rsidR="00403F81" w:rsidRPr="00EC17E6" w:rsidRDefault="00403F81" w:rsidP="00EC17E6">
                                <w:pPr>
                                  <w:jc w:val="right"/>
                                  <w:rPr>
                                    <w:sz w:val="14"/>
                                  </w:rPr>
                                </w:pPr>
                                <w:r>
                                  <w:rPr>
                                    <w:sz w:val="14"/>
                                  </w:rPr>
                                  <w:t>WATER</w:t>
                                </w:r>
                              </w:p>
                            </w:txbxContent>
                          </v:textbox>
                        </v:shape>
                        <v:shape id="Zone de texte 108" o:spid="_x0000_s114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7sUA&#10;AADcAAAADwAAAGRycy9kb3ducmV2LnhtbESPQUsDMRCF74L/IYzgRWxiEZW1aSmFwh720iqCt2Ez&#10;bpZuJtskbtd/7xwEbzO8N+99s9rMYVATpdxHtvCwMKCI2+h67iy8v+3vX0DlguxwiEwWfijDZn19&#10;tcLKxQsfaDqWTkkI5wot+FLGSuvcegqYF3EkFu0rpoBF1tRpl/Ai4WHQS2OedMCepcHjSDtP7en4&#10;HSxMH/WjO0y+pLtdU5v61JyfPxtrb2/m7SuoQnP5N/9d107wjdDKMzKBXv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S5jLuxQAAANwAAAAPAAAAAAAAAAAAAAAAAJgCAABkcnMv&#10;ZG93bnJldi54bWxQSwUGAAAAAAQABAD1AAAAigMAAAAA&#10;" filled="f" stroked="f" strokeweight=".5pt">
                          <v:textbox>
                            <w:txbxContent>
                              <w:p w:rsidR="00403F81" w:rsidRPr="00EC17E6" w:rsidRDefault="00403F81" w:rsidP="00EC17E6">
                                <w:pPr>
                                  <w:jc w:val="left"/>
                                  <w:rPr>
                                    <w:sz w:val="14"/>
                                  </w:rPr>
                                </w:pPr>
                                <w:r w:rsidRPr="00EC17E6">
                                  <w:rPr>
                                    <w:sz w:val="14"/>
                                  </w:rPr>
                                  <w:t>OXYGEN</w:t>
                                </w:r>
                              </w:p>
                            </w:txbxContent>
                          </v:textbox>
                        </v:shape>
                        <v:shape id="Zone de texte 109" o:spid="_x0000_s114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qXdcMA&#10;AADcAAAADwAAAGRycy9kb3ducmV2LnhtbERPTWsCMRC9F/ofwhS8FE0qpdXVKEUQ9rAXbSl4Gzbj&#10;ZnEz2Sbpuv77plDobR7vc9bb0XVioBBbzxqeZgoEce1Ny42Gj/f9dAEiJmSDnWfScKMI28393RoL&#10;4698oOGYGpFDOBaowabUF1LG2pLDOPM9cebOPjhMGYZGmoDXHO46OVfqRTpsOTdY7Glnqb4cv52G&#10;4bN8NofBpvC4q0pVXqqv11Ol9eRhfFuBSDSmf/GfuzR5vlrC7zP5Arn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aqXdcMAAADcAAAADwAAAAAAAAAAAAAAAACYAgAAZHJzL2Rv&#10;d25yZXYueG1sUEsFBgAAAAAEAAQA9QAAAIgDAAAAAA==&#10;" filled="f" stroked="f" strokeweight=".5pt">
                          <v:textbox>
                            <w:txbxContent>
                              <w:p w:rsidR="00403F81" w:rsidRPr="00EC17E6" w:rsidRDefault="00403F81" w:rsidP="00EC17E6">
                                <w:pPr>
                                  <w:jc w:val="left"/>
                                  <w:rPr>
                                    <w:sz w:val="14"/>
                                  </w:rPr>
                                </w:pPr>
                                <w:r>
                                  <w:rPr>
                                    <w:sz w:val="14"/>
                                  </w:rPr>
                                  <w:t>EXCESS OXYGEN</w:t>
                                </w:r>
                              </w:p>
                            </w:txbxContent>
                          </v:textbox>
                        </v:shape>
                        <v:shape id="Zone de texte 110" o:spid="_x0000_s115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oNcYA&#10;AADcAAAADwAAAGRycy9kb3ducmV2LnhtbESPQWvDMAyF74P+B6PBLqN1OsY6srplFAY55NKuFHYT&#10;sRqHxnJqe2n276fDYDeJ9/Tep/V28r0aKaYusIHlogBF3ATbcWvg+PkxfwWVMrLFPjAZ+KEE283s&#10;bo2lDTfe03jIrZIQTiUacDkPpdapceQxLcJALNo5RI9Z1thqG/Em4b7XT0Xxoj12LA0OB9o5ai6H&#10;b29gPFXPdj+6HB93dVVUl/q6+qqNebif3t9AZZryv/nvurKCvxR8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UmoNcYAAADcAAAADwAAAAAAAAAAAAAAAACYAgAAZHJz&#10;L2Rvd25yZXYueG1sUEsFBgAAAAAEAAQA9QAAAIsDAAAAAA==&#10;" filled="f" stroked="f" strokeweight=".5pt">
                          <v:textbox>
                            <w:txbxContent>
                              <w:p w:rsidR="00403F81" w:rsidRPr="00EC17E6" w:rsidRDefault="00403F81" w:rsidP="00EC17E6">
                                <w:pPr>
                                  <w:jc w:val="center"/>
                                  <w:rPr>
                                    <w:color w:val="595959" w:themeColor="accent3"/>
                                    <w:sz w:val="14"/>
                                  </w:rPr>
                                </w:pPr>
                                <w:r w:rsidRPr="00EC17E6">
                                  <w:rPr>
                                    <w:color w:val="595959" w:themeColor="accent3"/>
                                    <w:sz w:val="14"/>
                                  </w:rPr>
                                  <w:t>HYDRO</w:t>
                                </w:r>
                                <w:r>
                                  <w:rPr>
                                    <w:color w:val="595959" w:themeColor="accent3"/>
                                    <w:sz w:val="14"/>
                                  </w:rPr>
                                  <w:t>XYDE</w:t>
                                </w:r>
                                <w:r w:rsidRPr="00EC17E6">
                                  <w:rPr>
                                    <w:color w:val="595959" w:themeColor="accent3"/>
                                    <w:sz w:val="14"/>
                                  </w:rPr>
                                  <w:t xml:space="preserve"> IONS</w:t>
                                </w:r>
                              </w:p>
                            </w:txbxContent>
                          </v:textbox>
                        </v:shape>
                      </v:group>
                      <v:shape id="Zone de texte 111" o:spid="_x0000_s115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UNrsMA&#10;AADcAAAADwAAAGRycy9kb3ducmV2LnhtbERPTWvCQBC9F/wPywheim4ipUp0FREKOeSiLQVvQ3bM&#10;BrOzcXcb03/fLRR6m8f7nO1+tJ0YyIfWsYJ8kYEgrp1uuVHw8f42X4MIEVlj55gUfFOA/W7ytMVC&#10;uwefaDjHRqQQDgUqMDH2hZShNmQxLFxPnLir8xZjgr6R2uMjhdtOLrPsVVpsOTUY7OloqL6dv6yC&#10;4bN80afBRP98rMqsvFX31aVSajYdDxsQkcb4L/5zlzrNz3P4fSZd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UNrsMAAADcAAAADwAAAAAAAAAAAAAAAACYAgAAZHJzL2Rv&#10;d25yZXYueG1sUEsFBgAAAAAEAAQA9QAAAIgDAAAAAA==&#10;" filled="f" stroked="f" strokeweight=".5pt">
                        <v:textbox>
                          <w:txbxContent>
                            <w:p w:rsidR="00403F81" w:rsidRPr="00EC17E6" w:rsidRDefault="00403F81" w:rsidP="00EC17E6">
                              <w:pPr>
                                <w:jc w:val="center"/>
                                <w:rPr>
                                  <w:color w:val="103FC2" w:themeColor="accent6"/>
                                  <w:sz w:val="14"/>
                                </w:rPr>
                              </w:pPr>
                              <w:r w:rsidRPr="00EC17E6">
                                <w:rPr>
                                  <w:color w:val="103FC2" w:themeColor="accent6"/>
                                  <w:sz w:val="14"/>
                                </w:rPr>
                                <w:t>ELECTRONS</w:t>
                              </w:r>
                            </w:p>
                          </w:txbxContent>
                        </v:textbox>
                      </v:shape>
                    </v:group>
                    <v:shape id="Connecteur droit avec flèche 112" o:spid="_x0000_s115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niqycQAAADcAAAADwAAAGRycy9kb3ducmV2LnhtbERPS2sCMRC+F/ofwhS81ayLFVmNUqWF&#10;Qg+tL/A4bMbN0s1kTVJ321/fFARv8/E9Z77sbSMu5EPtWMFomIEgLp2uuVKw370+TkGEiKyxcUwK&#10;fijAcnF/N8dCu443dNnGSqQQDgUqMDG2hZShNGQxDF1LnLiT8xZjgr6S2mOXwm0j8yybSIs1pwaD&#10;La0NlV/bb6vgY5U/hd/p3pxX2efh+DL2na3flRo89M8zEJH6eBNf3W86zR/l8P9MukA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eKrJxAAAANwAAAAPAAAAAAAAAAAA&#10;AAAAAKECAABkcnMvZG93bnJldi54bWxQSwUGAAAAAAQABAD5AAAAkgMAAAAA&#10;" strokecolor="#595959 [3206]" strokeweight="1.5pt">
                      <v:stroke endarrow="block" endarrowwidth="wide" joinstyle="miter"/>
                    </v:shape>
                    <v:shape id="Zone de texte 113" o:spid="_x0000_s115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2QsMA&#10;AADcAAAADwAAAGRycy9kb3ducmV2LnhtbERPS2sCMRC+F/wPYQpeSs1qi5WtUYog7GEvPhC8DZtx&#10;s7iZrEm6rv++KRR6m4/vOcv1YFvRkw+NYwXTSQaCuHK64VrB8bB9XYAIEVlj65gUPCjAejV6WmKu&#10;3Z131O9jLVIIhxwVmBi7XMpQGbIYJq4jTtzFeYsxQV9L7fGewm0rZ1k2lxYbTg0GO9oYqq77b6ug&#10;PxXveteb6F82ZZEV1/L2cS6VGj8PX58gIg3xX/znLnSaP32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Zs2QsMAAADcAAAADwAAAAAAAAAAAAAAAACYAgAAZHJzL2Rv&#10;d25yZXYueG1sUEsFBgAAAAAEAAQA9QAAAIgDAAAAAA==&#10;" filled="f" stroked="f" strokeweight=".5pt">
                      <v:textbox>
                        <w:txbxContent>
                          <w:p w:rsidR="00403F81" w:rsidRPr="00EC17E6" w:rsidRDefault="00403F81" w:rsidP="00EC17E6">
                            <w:pPr>
                              <w:jc w:val="center"/>
                              <w:rPr>
                                <w:b/>
                                <w:color w:val="006600" w:themeColor="accent1"/>
                                <w:sz w:val="12"/>
                              </w:rPr>
                            </w:pPr>
                            <w:r w:rsidRPr="00EC17E6">
                              <w:rPr>
                                <w:b/>
                                <w:color w:val="006600" w:themeColor="accent1"/>
                                <w:sz w:val="14"/>
                              </w:rPr>
                              <w:t>ELECTROLYTE</w:t>
                            </w:r>
                          </w:p>
                        </w:txbxContent>
                      </v:textbox>
                    </v:shape>
                  </v:group>
                  <v:shape id="Zone de texte 114" o:spid="_x0000_s115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SEsMA&#10;AADcAAAADwAAAGRycy9kb3ducmV2LnhtbERPS4vCMBC+C/sfwgh709R9iFSjLIKslwV1FfE2NmNT&#10;bCaliW3990ZY2Nt8fM+ZLTpbioZqXzhWMBomIIgzpwvOFex/V4MJCB+QNZaOScGdPCzmL70Zptq1&#10;vKVmF3IRQ9inqMCEUKVS+syQRT90FXHkLq62GCKsc6lrbGO4LeVbkoylxYJjg8GKloay6+5mFZzs&#10;59lfltnq59B8t4ft+3Fj8qNSr/3uawoiUBf+xX/utY7zRx/wfCZeIO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wSEsMAAADcAAAADwAAAAAAAAAAAAAAAACYAgAAZHJzL2Rv&#10;d25yZXYueG1sUEsFBgAAAAAEAAQA9QAAAIgDAAAAAA==&#10;" filled="f" stroked="f" strokeweight=".5pt">
                    <v:textbox>
                      <w:txbxContent>
                        <w:p w:rsidR="00403F81" w:rsidRPr="00EC17E6" w:rsidRDefault="00403F81" w:rsidP="00EC17E6">
                          <w:pPr>
                            <w:jc w:val="center"/>
                            <w:rPr>
                              <w:b/>
                              <w:color w:val="FFFFFF" w:themeColor="background1"/>
                              <w:sz w:val="20"/>
                            </w:rPr>
                          </w:pPr>
                          <w:r w:rsidRPr="00EC17E6">
                            <w:rPr>
                              <w:b/>
                              <w:color w:val="FFFFFF" w:themeColor="background1"/>
                              <w:sz w:val="20"/>
                            </w:rPr>
                            <w:t>CATHODE</w:t>
                          </w:r>
                        </w:p>
                      </w:txbxContent>
                    </v:textbox>
                  </v:shape>
                </v:group>
                <v:shape id="Zone de texte 115" o:spid="_x0000_s115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LrcMA&#10;AADcAAAADwAAAGRycy9kb3ducmV2LnhtbERPS2sCMRC+F/wPYQpeSs0qrZWtUYog7GEvPhC8DZtx&#10;s7iZrEm6rv++KRR6m4/vOcv1YFvRkw+NYwXTSQaCuHK64VrB8bB9XYAIEVlj65gUPCjAejV6WmKu&#10;3Z131O9jLVIIhxwVmBi7XMpQGbIYJq4jTtzFeYsxQV9L7fGewm0rZ1k2lxYbTg0GO9oYqq77b6ug&#10;PxVveteb6F82ZZEV1/L2cS6VGj8PX58gIg3xX/znLnSaP32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4LrcMAAADcAAAADwAAAAAAAAAAAAAAAACYAgAAZHJzL2Rv&#10;d25yZXYueG1sUEsFBgAAAAAEAAQA9QAAAIgDAAAAAA==&#10;" filled="f" stroked="f" strokeweight=".5pt">
                  <v:textbox>
                    <w:txbxContent>
                      <w:p w:rsidR="00403F81" w:rsidRPr="00EC17E6" w:rsidRDefault="00403F81" w:rsidP="00EC17E6">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8F5E24">
        <w:rPr>
          <w:lang w:val="en-GB"/>
        </w:rPr>
        <w:t xml:space="preserve">Alkaline Fuel Cell is a name that comes from the fact that the electrolyte consists of an alkaline. The most common one is potassium hydroxide. Thanks to it, the temperature window is large, from 40 to 200°C. </w:t>
      </w:r>
      <w:r w:rsidR="007C4C98">
        <w:rPr>
          <w:lang w:val="en-GB"/>
        </w:rPr>
        <w:t>In addition to this, the electrodes of the AFC do not have to be made of noble-metals. However, its spread is limited because of the complete intolerance to impurities in hydrogen.</w:t>
      </w:r>
    </w:p>
    <w:p w:rsidR="007C4C98" w:rsidRPr="00325F19" w:rsidRDefault="00D21B54" w:rsidP="00325F19">
      <w:pPr>
        <w:rPr>
          <w:lang w:val="en-GB"/>
        </w:rPr>
      </w:pPr>
      <w:r>
        <w:rPr>
          <w:lang w:val="en-GB"/>
        </w:rPr>
        <w:lastRenderedPageBreak/>
        <w:t>The power output can be ex</w:t>
      </w:r>
      <w:r w:rsidR="001F3FCB">
        <w:rPr>
          <w:lang w:val="en-GB"/>
        </w:rPr>
        <w:t>pected to be between 1 and 5 kW and the power density between 0.1 and 0.3 W/cm².</w:t>
      </w:r>
    </w:p>
    <w:p w:rsidR="006D3790" w:rsidRDefault="006D3790" w:rsidP="006D3790">
      <w:pPr>
        <w:pStyle w:val="Heading3"/>
        <w:rPr>
          <w:shd w:val="clear" w:color="auto" w:fill="FFFFFF"/>
          <w:lang w:val="en-GB"/>
        </w:rPr>
      </w:pPr>
      <w:r w:rsidRPr="00F85971">
        <w:rPr>
          <w:shd w:val="clear" w:color="auto" w:fill="FFFFFF"/>
          <w:lang w:val="en-GB"/>
        </w:rPr>
        <w:t>PAFC</w:t>
      </w:r>
    </w:p>
    <w:p w:rsidR="008911CD" w:rsidRDefault="008911CD" w:rsidP="008911CD">
      <w:pPr>
        <w:rPr>
          <w:lang w:val="en-GB"/>
        </w:rPr>
      </w:pPr>
      <w:r>
        <w:rPr>
          <w:noProof/>
          <w:lang w:val="de-DE"/>
        </w:rPr>
        <mc:AlternateContent>
          <mc:Choice Requires="wpg">
            <w:drawing>
              <wp:anchor distT="0" distB="0" distL="114300" distR="114300" simplePos="0" relativeHeight="251736064" behindDoc="0" locked="0" layoutInCell="1" allowOverlap="1" wp14:anchorId="380A35E6" wp14:editId="7AC28295">
                <wp:simplePos x="0" y="0"/>
                <wp:positionH relativeFrom="column">
                  <wp:posOffset>0</wp:posOffset>
                </wp:positionH>
                <wp:positionV relativeFrom="paragraph">
                  <wp:posOffset>275590</wp:posOffset>
                </wp:positionV>
                <wp:extent cx="4319905" cy="2159635"/>
                <wp:effectExtent l="0" t="0" r="0" b="12065"/>
                <wp:wrapTopAndBottom/>
                <wp:docPr id="116" name="Groupe 11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17" name="Groupe 117"/>
                        <wpg:cNvGrpSpPr/>
                        <wpg:grpSpPr>
                          <a:xfrm>
                            <a:off x="0" y="0"/>
                            <a:ext cx="4781550" cy="2599690"/>
                            <a:chOff x="0" y="0"/>
                            <a:chExt cx="4781550" cy="2599690"/>
                          </a:xfrm>
                        </wpg:grpSpPr>
                        <wpg:grpSp>
                          <wpg:cNvPr id="118" name="Groupe 118"/>
                          <wpg:cNvGrpSpPr/>
                          <wpg:grpSpPr>
                            <a:xfrm>
                              <a:off x="0" y="0"/>
                              <a:ext cx="4781550" cy="2599690"/>
                              <a:chOff x="0" y="0"/>
                              <a:chExt cx="4781550" cy="2599690"/>
                            </a:xfrm>
                          </wpg:grpSpPr>
                          <wpg:grpSp>
                            <wpg:cNvPr id="119" name="Groupe 119"/>
                            <wpg:cNvGrpSpPr/>
                            <wpg:grpSpPr>
                              <a:xfrm>
                                <a:off x="0" y="0"/>
                                <a:ext cx="4781550" cy="2599690"/>
                                <a:chOff x="0" y="0"/>
                                <a:chExt cx="4781550" cy="2599690"/>
                              </a:xfrm>
                            </wpg:grpSpPr>
                            <wpg:grpSp>
                              <wpg:cNvPr id="120" name="Groupe 120"/>
                              <wpg:cNvGrpSpPr/>
                              <wpg:grpSpPr>
                                <a:xfrm>
                                  <a:off x="0" y="0"/>
                                  <a:ext cx="4781550" cy="2599690"/>
                                  <a:chOff x="0" y="0"/>
                                  <a:chExt cx="4781550" cy="2599690"/>
                                </a:xfrm>
                              </wpg:grpSpPr>
                              <wpg:grpSp>
                                <wpg:cNvPr id="121" name="Groupe 121"/>
                                <wpg:cNvGrpSpPr/>
                                <wpg:grpSpPr>
                                  <a:xfrm>
                                    <a:off x="762000" y="0"/>
                                    <a:ext cx="3243580" cy="2599690"/>
                                    <a:chOff x="0" y="0"/>
                                    <a:chExt cx="3243580" cy="2599690"/>
                                  </a:xfrm>
                                </wpg:grpSpPr>
                                <wpg:grpSp>
                                  <wpg:cNvPr id="122" name="Groupe 122"/>
                                  <wpg:cNvGrpSpPr/>
                                  <wpg:grpSpPr>
                                    <a:xfrm>
                                      <a:off x="0" y="0"/>
                                      <a:ext cx="3243580" cy="2599690"/>
                                      <a:chOff x="0" y="-38100"/>
                                      <a:chExt cx="3243580" cy="2599690"/>
                                    </a:xfrm>
                                  </wpg:grpSpPr>
                                  <wps:wsp>
                                    <wps:cNvPr id="123" name="Rectangle 123"/>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4" name="Groupe 124"/>
                                    <wpg:cNvGrpSpPr/>
                                    <wpg:grpSpPr>
                                      <a:xfrm>
                                        <a:off x="981075" y="762000"/>
                                        <a:ext cx="1270000" cy="1799590"/>
                                        <a:chOff x="10832" y="0"/>
                                        <a:chExt cx="1271053" cy="1800000"/>
                                      </a:xfrm>
                                    </wpg:grpSpPr>
                                    <wps:wsp>
                                      <wps:cNvPr id="125" name="Rectangle 125"/>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Rectangle 126"/>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27" name="Groupe 127"/>
                                    <wpg:cNvGrpSpPr/>
                                    <wpg:grpSpPr>
                                      <a:xfrm>
                                        <a:off x="0" y="-38100"/>
                                        <a:ext cx="3243580" cy="2599690"/>
                                        <a:chOff x="0" y="-38100"/>
                                        <a:chExt cx="3243580" cy="2599690"/>
                                      </a:xfrm>
                                    </wpg:grpSpPr>
                                    <wpg:grpSp>
                                      <wpg:cNvPr id="128" name="Groupe 128"/>
                                      <wpg:cNvGrpSpPr/>
                                      <wpg:grpSpPr>
                                        <a:xfrm>
                                          <a:off x="180975" y="-38100"/>
                                          <a:ext cx="2875280" cy="2599690"/>
                                          <a:chOff x="0" y="-38100"/>
                                          <a:chExt cx="2875280" cy="2599690"/>
                                        </a:xfrm>
                                      </wpg:grpSpPr>
                                      <wps:wsp>
                                        <wps:cNvPr id="129" name="Rectangle 129"/>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30" name="Groupe 130"/>
                                        <wpg:cNvGrpSpPr/>
                                        <wpg:grpSpPr>
                                          <a:xfrm>
                                            <a:off x="0" y="762000"/>
                                            <a:ext cx="2875280" cy="1799590"/>
                                            <a:chOff x="0" y="0"/>
                                            <a:chExt cx="2875575" cy="1800000"/>
                                          </a:xfrm>
                                        </wpg:grpSpPr>
                                        <wps:wsp>
                                          <wps:cNvPr id="131" name="Rectangle 131"/>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2" name="Connecteur droit 132"/>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3" name="Connecteur droit 133"/>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4" name="Connecteur droit 134"/>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5" name="Connecteur droit 135"/>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6" name="Connecteur droit 136"/>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7" name="Connecteur droit 137"/>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8" name="Connecteur droit 138"/>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39" name="Connecteur droit 139"/>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40" name="Image 140"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41" name="Groupe 141"/>
                                      <wpg:cNvGrpSpPr/>
                                      <wpg:grpSpPr>
                                        <a:xfrm>
                                          <a:off x="0" y="981075"/>
                                          <a:ext cx="3243580" cy="1369060"/>
                                          <a:chOff x="0" y="0"/>
                                          <a:chExt cx="3243580" cy="1369060"/>
                                        </a:xfrm>
                                      </wpg:grpSpPr>
                                      <wps:wsp>
                                        <wps:cNvPr id="142" name="Flèche droite 142"/>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Flèche droite 143"/>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Flèche droite 144"/>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Flèche droite 145"/>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46" name="Connecteur droit avec flèche 146"/>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7" name="Connecteur droit avec flèche 147"/>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48" name="Zone de texte 148"/>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 name="Zone de texte 149"/>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Zone de texte 150"/>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Zone de texte 151"/>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Zone de texte 152"/>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color w:val="595959" w:themeColor="accent3"/>
                                          <w:sz w:val="14"/>
                                        </w:rPr>
                                      </w:pPr>
                                      <w:r w:rsidRPr="00EC17E6">
                                        <w:rPr>
                                          <w:color w:val="595959"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 name="Zone de texte 153"/>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4" name="Connecteur droit avec flèche 154"/>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55" name="Zone de texte 155"/>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6" name="Zone de texte 156"/>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57" name="Zone de texte 157"/>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80A35E6" id="Groupe 116" o:spid="_x0000_s1156" style="position:absolute;left:0;text-align:left;margin-left:0;margin-top:21.7pt;width:340.15pt;height:170.05pt;z-index:251736064;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">
                <v:group id="Groupe 117" o:spid="_x0000_s115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SU9cQAAADcAAAADwAAAGRycy9kb3ducmV2LnhtbERPS2vCQBC+F/wPywi9&#10;NZsobSVmFZFaegiFqiDehuyYBLOzIbvN4993C4Xe5uN7TrYdTSN66lxtWUESxSCIC6trLhWcT4en&#10;FQjnkTU2lknBRA62m9lDhqm2A39Rf/SlCCHsUlRQed+mUrqiIoMusi1x4G62M+gD7EqpOxxCuGnk&#10;Io5fpMGaQ0OFLe0rKu7Hb6PgfcBht0ze+vx+20/X0/PnJU9Iqcf5uFuD8DT6f/Gf+0OH+ckr/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SU9cQAAADcAAAA&#10;DwAAAAAAAAAAAAAAAACqAgAAZHJzL2Rvd25yZXYueG1sUEsFBgAAAAAEAAQA+gAAAJsDAAAAAA==&#10;">
                  <v:group id="Groupe 118" o:spid="_x0000_s115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group id="Groupe 119" o:spid="_x0000_s115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yelHMQAAADcAAAADwAAAGRycy9kb3ducmV2LnhtbERPS2vCQBC+F/wPywi9&#10;NZsoLTVmFZFaegiFqiDehuyYBLOzIbvN4993C4Xe5uN7TrYdTSN66lxtWUESxSCIC6trLhWcT4en&#10;VxDOI2tsLJOCiRxsN7OHDFNtB/6i/uhLEULYpaig8r5NpXRFRQZdZFviwN1sZ9AH2JVSdziEcNPI&#10;RRy/SIM1h4YKW9pXVNyP30bB+4DDbpm89fn9tp+up+fPS56QUo/zcbcG4Wn0/+I/94cO85MV/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yelHMQAAADcAAAA&#10;DwAAAAAAAAAAAAAAAACqAgAAZHJzL2Rvd25yZXYueG1sUEsFBgAAAAAEAAQA+gAAAJsDAAAAAA==&#10;">
                      <v:group id="Groupe 120" o:spid="_x0000_s116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HHGPMUAAADcAAAADwAAAGRycy9kb3ducmV2LnhtbESPQWvCQBCF74L/YRmh&#10;N93EokjqKiJt6UEEtVB6G7JjEszOhuw2if++cxC8zfDevPfNeju4WnXUhsqzgXSWgCLOva24MPB9&#10;+ZiuQIWIbLH2TAbuFGC7GY/WmFnf84m6cyyUhHDI0EAZY5NpHfKSHIaZb4hFu/rWYZS1LbRtsZdw&#10;V+t5kiy1w4qlocSG9iXlt/OfM/DZY797Td+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ABxxjzFAAAA3AAA&#10;AA8AAAAAAAAAAAAAAAAAqgIAAGRycy9kb3ducmV2LnhtbFBLBQYAAAAABAAEAPoAAACcAwAAAAA=&#10;">
                        <v:group id="Groupe 121" o:spid="_x0000_s1161"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z1jp8QAAADcAAAADwAAAGRycy9kb3ducmV2LnhtbERPS2vCQBC+C/0Pywi9&#10;6SaWikTXEKQtPYSCUSi9DdkxCWZnQ3abx7/vFgq9zcf3nEM6mVYM1LvGsoJ4HYEgLq1uuFJwvbyu&#10;diCcR9bYWiYFMzlIjw+LAybajnymofCVCCHsElRQe98lUrqyJoNubTviwN1sb9AH2FdS9ziGcNPK&#10;TRRtpcGGQ0ONHZ1qKu/Ft1HwNuKYPcUvQ36/neavy/PHZx6TUo/LKduD8DT5f/Gf+12H+ZsY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z1jp8QAAADcAAAA&#10;DwAAAAAAAAAAAAAAAACqAgAAZHJzL2Rvd25yZXYueG1sUEsFBgAAAAAEAAQA+gAAAJsDAAAAAA==&#10;">
                          <v:group id="Groupe 122" o:spid="_x0000_s1162"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90MQAAADcAAAA&#10;DwAAAAAAAAAAAAAAAACqAgAAZHJzL2Rvd25yZXYueG1sUEsFBgAAAAAEAAQA+gAAAJsDAAAAAA==&#10;">
                            <v:rect id="Rectangle 123" o:spid="_x0000_s1163"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vlF4r8A&#10;AADcAAAADwAAAGRycy9kb3ducmV2LnhtbERPTWvCQBC9C/6HZQredJMIIqlrCAUh16bS0tuQnSbB&#10;7Gya3cb133cFwds83uccimAGMdPkessK0k0CgrixuudWwfnjtN6DcB5Z42CZFNzIQXFcLg6Ya3vl&#10;d5pr34oYwi5HBZ33Yy6lazoy6DZ2JI7cj50M+ginVuoJrzHcDDJLkp002HNs6HCkt46aS/1nFJTp&#10;ZZhDHT5vFVX8G74ZQ/hSavUSylcQnoJ/ih/uSsf52Rbuz8QL5PE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UXivwAAANwAAAAPAAAAAAAAAAAAAAAAAJgCAABkcnMvZG93bnJl&#10;di54bWxQSwUGAAAAAAQABAD1AAAAhAMAAAAA&#10;" fillcolor="#060 [3204]" stroked="f" strokeweight="1pt">
                              <v:fill opacity="19789f"/>
                            </v:rect>
                            <v:group id="Groupe 124" o:spid="_x0000_s1164"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0rAP8IAAADcAAAADwAAAGRycy9kb3ducmV2LnhtbERPTYvCMBC9C/sfwix4&#10;07SuLlKNIrIrHkRQF8Tb0IxtsZmUJtvWf28Ewds83ufMl50pRUO1KywriIcRCOLU6oIzBX+n38EU&#10;hPPIGkvLpOBODpaLj94cE21bPlBz9JkIIewSVJB7XyVSujQng25oK+LAXW1t0AdYZ1LX2IZwU8pR&#10;FH1LgwWHhhwrWueU3o7/RsGmxXb1Ff80u9t1fb+cJvvzLial+p/dagbCU+ff4pd7q8P80R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9KwD/CAAAA3AAAAA8A&#10;AAAAAAAAAAAAAAAAqgIAAGRycy9kb3ducmV2LnhtbFBLBQYAAAAABAAEAPoAAACZAwAAAAA=&#10;">
                              <v:rect id="Rectangle 125" o:spid="_x0000_s1165"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4yg+8MA&#10;AADcAAAADwAAAGRycy9kb3ducmV2LnhtbESP3WrCQBCF74W+wzIF73SjYCsxqxShIIIXsT7AkB2z&#10;MdnZkF3z8/ZuodC7Gc6Z853JDqNtRE+drxwrWC0TEMSF0xWXCm4/34stCB+QNTaOScFEHg77t1mG&#10;qXYD59RfQyliCPsUFZgQ2lRKXxiy6JeuJY7a3XUWQ1y7UuoOhxhuG7lOkg9pseJIMNjS0VBRX582&#10;QpDyafU5HOuLGc8VNdODnpNS8/fxawci0Bj+zX/XJx3rrzfw+0ycQO5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4yg+8MAAADcAAAADwAAAAAAAAAAAAAAAACYAgAAZHJzL2Rv&#10;d25yZXYueG1sUEsFBgAAAAAEAAQA9QAAAIgDAAAAAA==&#10;" fillcolor="#060 [3204]" strokecolor="#003200 [1604]" strokeweight="1pt"/>
                              <v:rect id="Rectangle 126" o:spid="_x0000_s1166"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14+jL8A&#10;AADcAAAADwAAAGRycy9kb3ducmV2LnhtbESPzQrCMBCE74LvEFbwpqkeVKpRRBBE8ODPAyzN2lSb&#10;TWmibd/eCIK3XWZ2vtnVprWleFPtC8cKJuMEBHHmdMG5gtt1P1qA8AFZY+mYFHTkYbPu91aYatfw&#10;md6XkIsYwj5FBSaEKpXSZ4Ys+rGriKN2d7XFENc6l7rGJobbUk6TZCYtFhwJBivaGcqel5eNEKRz&#10;N5k3u+fJtMeCyu5Br06p4aDdLkEEasPf/Ls+6Fh/OoP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Xj6MvwAAANwAAAAPAAAAAAAAAAAAAAAAAJgCAABkcnMvZG93bnJl&#10;di54bWxQSwUGAAAAAAQABAD1AAAAhAMAAAAA&#10;" fillcolor="#060 [3204]" strokecolor="#003200 [1604]" strokeweight="1pt"/>
                            </v:group>
                            <v:group id="Groupe 127" o:spid="_x0000_s1167"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5heSMIAAADcAAAADwAAAGRycy9kb3ducmV2LnhtbERPTYvCMBC9C/sfwix4&#10;07QuulKNIrIrHkRQF8Tb0IxtsZmUJtvWf28Ewds83ufMl50pRUO1KywriIcRCOLU6oIzBX+n38EU&#10;hPPIGkvLpOBODpaLj94cE21bPlBz9JkIIewSVJB7XyVSujQng25oK+LAXW1t0AdYZ1LX2IZwU8pR&#10;FE2kwYJDQ44VrXNKb8d/o2DTYrv6in+a3e26vl9O4/15F5NS/c9uNQPhqfNv8cu91WH+6Bu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YXkjCAAAA3AAAAA8A&#10;AAAAAAAAAAAAAAAAqgIAAGRycy9kb3ducmV2LnhtbFBLBQYAAAAABAAEAPoAAACZAwAAAAA=&#10;">
                              <v:group id="Groupe 128" o:spid="_x0000_s1168"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fKOsUAAADcAAAADwAAAGRycy9kb3ducmV2LnhtbESPQWvCQBCF74L/YRmh&#10;N93EokjqKiJt6UEEtVB6G7JjEszOhuw2if++cxC8zfDevPfNeju4WnXUhsqzgXSWgCLOva24MPB9&#10;+ZiuQIWIbLH2TAbuFGC7GY/WmFnf84m6cyyUhHDI0EAZY5NpHfKSHIaZb4hFu/rWYZS1LbRtsZdw&#10;V+t5kiy1w4qlocSG9iXlt/OfM/DZY797Td+7w+26v/9eFsefQ0rGvEyG3RuoSEN8mh/XX1bw50Ir&#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P4HyjrFAAAA3AAA&#10;AA8AAAAAAAAAAAAAAAAAqgIAAGRycy9kb3ducmV2LnhtbFBLBQYAAAAABAAEAPoAAACcAwAAAAA=&#10;">
                                <v:rect id="Rectangle 129" o:spid="_x0000_s1169"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gBuN8IA&#10;AADcAAAADwAAAGRycy9kb3ducmV2LnhtbERPTWvCQBC9C/0PyxR6CbpRUNqYjZSioAcP2qLXITsm&#10;IdnZkN2a+O9dQfA2j/c56WowjbhS5yrLCqaTGARxbnXFhYK/3834E4TzyBoby6TgRg5W2dsoxUTb&#10;ng90PfpChBB2CSoovW8TKV1ekkE3sS1x4C62M+gD7AqpO+xDuGnkLI4X0mDFoaHEln5Kyuvjv1Fw&#10;qten6LLRzfm8b6XfRbV281qpj/fhewnC0+Bf4qd7q8P82Rc8ngkXyOwO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AG43wgAAANwAAAAPAAAAAAAAAAAAAAAAAJgCAABkcnMvZG93&#10;bnJldi54bWxQSwUGAAAAAAQABAD1AAAAhwMAAAAA&#10;" fillcolor="white [3201]" strokecolor="#103fc2 [3209]" strokeweight="1.5pt"/>
                                <v:group id="Groupe 130" o:spid="_x0000_s1170"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WoUOHFAAAA3AAA&#10;AA8AAAAAAAAAAAAAAAAAqgIAAGRycy9kb3ducmV2LnhtbFBLBQYAAAAABAAEAPoAAACcAwAAAAA=&#10;">
                                  <v:rect id="Rectangle 131" o:spid="_x0000_s1171"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xsXMQA&#10;AADcAAAADwAAAGRycy9kb3ducmV2LnhtbERPTWvCQBC9F/wPywi9iG6sKCVmFdumxZOgtZTchuyY&#10;LGZnQ3ar6b/vCkJv83ifk61724gLdd44VjCdJCCIS6cNVwqOn+/jZxA+IGtsHJOCX/KwXg0eMky1&#10;u/KeLodQiRjCPkUFdQhtKqUva7LoJ64ljtzJdRZDhF0ldYfXGG4b+ZQkC2nRcGyosaXXmsrz4ccq&#10;KN/8vP36Ll5Mkc+S0fYjNzuXK/U47DdLEIH68C++u7c6zp9N4fZMvE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BcbFzEAAAA3AAAAA8AAAAAAAAAAAAAAAAAmAIAAGRycy9k&#10;b3ducmV2LnhtbFBLBQYAAAAABAAEAPUAAACJAwAAAAA=&#10;" filled="f" strokecolor="#003200 [1604]" strokeweight="1.5pt">
                                    <v:stroke endcap="round"/>
                                  </v:rect>
                                  <v:line id="Connecteur droit 132" o:spid="_x0000_s1172"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Q9pMEAAADcAAAADwAAAGRycy9kb3ducmV2LnhtbERP3WrCMBS+H+wdwhnsbqZ14Eo1ypgI&#10;YwjO2gc4NMe22JzUJGp9eyMI3p2P7/fMFoPpxJmcby0rSEcJCOLK6pZrBeVu9ZGB8AFZY2eZFFzJ&#10;w2L++jLDXNsLb+lchFrEEPY5KmhC6HMpfdWQQT+yPXHk9tYZDBG6WmqHlxhuOjlOkok02HJsaLCn&#10;n4aqQ3EyCpbp1zo9kvuX2Wb5l5R1UdKxVer9bfieggg0hKf44f7Vcf7nG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D2kwQAAANwAAAAPAAAAAAAAAAAAAAAA&#10;AKECAABkcnMvZG93bnJldi54bWxQSwUGAAAAAAQABAD5AAAAjwMAAAAA&#10;" strokecolor="#060 [3204]" strokeweight="1.5pt">
                                    <v:stroke joinstyle="miter"/>
                                  </v:line>
                                  <v:line id="Connecteur droit 133" o:spid="_x0000_s1173"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HiYP8IAAADcAAAADwAAAGRycy9kb3ducmV2LnhtbERP3WrCMBS+F3yHcATvNO2EKZ1pEWUw&#10;ZDDt+gCH5qwta05qkmn39stA8O58fL9nW4ymF1dyvrOsIF0mIIhrqztuFFSfr4sNCB+QNfaWScEv&#10;eSjy6WSLmbY3PtO1DI2IIewzVNCGMGRS+rolg35pB+LIfVlnMEToGqkd3mK46eVTkjxLgx3HhhYH&#10;2rdUf5c/RsEhXb+nF3Inufk4HJOqKSu6dErNZ+PuBUSgMTzEd/ebjvNXK/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HiYP8IAAADcAAAADwAAAAAAAAAAAAAA&#10;AAChAgAAZHJzL2Rvd25yZXYueG1sUEsFBgAAAAAEAAQA+QAAAJADAAAAAA==&#10;" strokecolor="#060 [3204]" strokeweight="1.5pt">
                                    <v:stroke joinstyle="miter"/>
                                  </v:line>
                                  <v:line id="Connecteur droit 134" o:spid="_x0000_s1174"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5EAS8IAAADcAAAADwAAAGRycy9kb3ducmV2LnhtbERP3WrCMBS+F/YO4Qx2N9M62a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b5EAS8IAAADcAAAADwAAAAAAAAAAAAAA&#10;AAChAgAAZHJzL2Rvd25yZXYueG1sUEsFBgAAAAAEAAQA+QAAAJADAAAAAA==&#10;" strokecolor="#060 [3204]" strokeweight="1.5pt">
                                    <v:stroke joinstyle="miter"/>
                                  </v:line>
                                  <v:line id="Connecteur droit 135" o:spid="_x0000_s1175"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N2l0MIAAADcAAAADwAAAGRycy9kb3ducmV2LnhtbERP3WrCMBS+F/YO4Qx2N9M63KQ2lTEZ&#10;jDHQ1T7AoTm2xeakJlG7tzcDwbvz8f2efDWaXpzJ+c6ygnSagCCure64UVDtPp8XIHxA1thbJgV/&#10;5GFVPExyzLS98C+dy9CIGMI+QwVtCEMmpa9bMuindiCO3N46gyFC10jt8BLDTS9nSfIqDXYcG1oc&#10;6KOl+lCejIJ1+vaTHslt5WKz/k6qpqzo2Cn19Di+L0EEGsNdfHN/6Tj/ZQ7/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N2l0MIAAADcAAAADwAAAAAAAAAAAAAA&#10;AAChAgAAZHJzL2Rvd25yZXYueG1sUEsFBgAAAAAEAAQA+QAAAJADAAAAAA==&#10;" strokecolor="#060 [3204]" strokeweight="1.5pt">
                                    <v:stroke joinstyle="miter"/>
                                  </v:line>
                                  <v:line id="Connecteur droit 136" o:spid="_x0000_s1176"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A87p8IAAADcAAAADwAAAGRycy9kb3ducmV2LnhtbERP3WrCMBS+F/YO4Qx2p2kdqF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A87p8IAAADcAAAADwAAAAAAAAAAAAAA&#10;AAChAgAAZHJzL2Rvd25yZXYueG1sUEsFBgAAAAAEAAQA+QAAAJADAAAAAA==&#10;" strokecolor="#060 [3204]" strokeweight="1.5pt">
                                    <v:stroke joinstyle="miter"/>
                                  </v:line>
                                  <v:line id="Connecteur droit 137" o:spid="_x0000_s1177"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OePMEAAADcAAAADwAAAGRycy9kb3ducmV2LnhtbERP3WrCMBS+H+wdwhnsbqbdQ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Q548wQAAANwAAAAPAAAAAAAAAAAAAAAA&#10;AKECAABkcnMvZG93bnJldi54bWxQSwUGAAAAAAQABAD5AAAAjwMAAAAA&#10;" strokecolor="#060 [3204]" strokeweight="1.5pt">
                                    <v:stroke joinstyle="miter"/>
                                  </v:line>
                                  <v:line id="Connecteur droit 138" o:spid="_x0000_s1178"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twKTsUAAADcAAAADwAAAGRycy9kb3ducmV2LnhtbESP0WrCQBBF3wv+wzKCb3WTC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twKTsUAAADcAAAADwAAAAAAAAAA&#10;AAAAAAChAgAAZHJzL2Rvd25yZXYueG1sUEsFBgAAAAAEAAQA+QAAAJMDAAAAAA==&#10;" strokecolor="#060 [3204]" strokeweight="1.5pt">
                                    <v:stroke joinstyle="miter"/>
                                  </v:line>
                                  <v:line id="Connecteur droit 139" o:spid="_x0000_s1179"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Cv1cIAAADcAAAADwAAAGRycy9kb3ducmV2LnhtbERP3WrCMBS+F/YO4Qx2N9M6cF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Cv1cIAAADcAAAADwAAAAAAAAAAAAAA&#10;AAChAgAAZHJzL2Rvd25yZXYueG1sUEsFBgAAAAAEAAQA+QAAAJADAAAAAA==&#10;" strokecolor="#060 [3204]" strokeweight="1.5pt">
                                    <v:stroke joinstyle="miter"/>
                                  </v:line>
                                </v:group>
                                <v:shape id="Image 140" o:spid="_x0000_s1180"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dxDuzEAAAA3AAAAA8AAABkcnMvZG93bnJldi54bWxEj09PwzAMxe9IfIfISNxYCkJj6pZNEwiE&#10;EJfuz91rvKZa43RJWMu3nw9I3Gy95/d+XqxG36kLxdQGNvA4KUAR18G23BjYbd8fZqBSRrbYBSYD&#10;v5Rgtby9WWBpw8AVXTa5URLCqUQDLue+1DrVjjymSeiJRTuG6DHLGhttIw4S7jv9VBRT7bFlaXDY&#10;06uj+rT58Qa+Xs7V4aOK9fDd+/35zQd3xGDM/d24noPKNOZ/89/1pxX8Z8GXZ2QCvbw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dxDuzEAAAA3AAAAA8AAAAAAAAAAAAAAAAA&#10;nwIAAGRycy9kb3ducmV2LnhtbFBLBQYAAAAABAAEAPcAAACQAwAAAAA=&#10;">
                                  <v:imagedata r:id="rId26" o:title="idea-256" recolortarget="#071c56 [1449]"/>
                                  <v:path arrowok="t"/>
                                </v:shape>
                              </v:group>
                              <v:group id="Groupe 141" o:spid="_x0000_s1181"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shape id="Flèche droite 142" o:spid="_x0000_s1182"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n/DsIA&#10;AADcAAAADwAAAGRycy9kb3ducmV2LnhtbERPTWsCMRC9C/6HMEIvotmqiGyNooWCp8JqxOuwGXeX&#10;biZLkurWX98Ihd7m8T5nve1tK27kQ+NYwes0A0FcOtNwpUCfPiYrECEiG2wdk4IfCrDdDAdrzI27&#10;c0G3Y6xECuGQo4I6xi6XMpQ1WQxT1xEn7uq8xZigr6TxeE/htpWzLFtKiw2nhho7eq+p/Dp+WwX+&#10;cdq7z/NyrovxWV8KrxfXqJV6GfW7NxCR+vgv/nMfTJq/mMHzmXSB3Pw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af8OwgAAANwAAAAPAAAAAAAAAAAAAAAAAJgCAABkcnMvZG93&#10;bnJldi54bWxQSwUGAAAAAAQABAD1AAAAhwMAAAAA&#10;" adj="16205" fillcolor="#bfbfbf [2412]" stroked="f" strokeweight="1pt"/>
                                <v:shape id="Flèche droite 143" o:spid="_x0000_s1183"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ValcIA&#10;AADcAAAADwAAAGRycy9kb3ducmV2LnhtbERPTWsCMRC9F/ofwhR6KZq1isjWKFoo9CSsRrwOm3F3&#10;6WayJFG3/nojCN7m8T5nvuxtK87kQ+NYwWiYgSAunWm4UqB3P4MZiBCRDbaOScE/BVguXl/mmBt3&#10;4YLO21iJFMIhRwV1jF0uZShrshiGriNO3NF5izFBX0nj8ZLCbSs/s2wqLTacGmrs6Lum8m97sgr8&#10;dbd2m/10rIuPvT4UXk+OUSv1/tavvkBE6uNT/HD/mjR/Mob7M+kCub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4JVqVwgAAANwAAAAPAAAAAAAAAAAAAAAAAJgCAABkcnMvZG93&#10;bnJldi54bWxQSwUGAAAAAAQABAD1AAAAhwMAAAAA&#10;" adj="16205" fillcolor="#bfbfbf [2412]" stroked="f" strokeweight="1pt"/>
                                <v:shape id="Flèche droite 144" o:spid="_x0000_s1184"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84nsIA&#10;AADcAAAADwAAAGRycy9kb3ducmV2LnhtbERP24rCMBB9F/yHMAv7pum6RWw1isqKIvjg5QOGZmy7&#10;20xKk9Xq1xtB8G0O5zqTWWsqcaHGlZYVfPUjEMSZ1SXnCk7HVW8EwnlkjZVlUnAjB7NptzPBVNsr&#10;7+ly8LkIIexSVFB4X6dSuqwgg65va+LAnW1j0AfY5FI3eA3hppKDKBpKgyWHhgJrWhaU/R3+jQL6&#10;0UmyWMeb9n5MqmX9u/3ebYdKfX608zEIT61/i1/ujQ7z4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LrziewgAAANwAAAAPAAAAAAAAAAAAAAAAAJgCAABkcnMvZG93&#10;bnJldi54bWxQSwUGAAAAAAQABAD1AAAAhwMAAAAA&#10;" adj="16205" fillcolor="#bfbfbf [2412]" stroked="f" strokeweight="1pt"/>
                                <v:shape id="Flèche droite 145" o:spid="_x0000_s1185"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OdBcQA&#10;AADcAAAADwAAAGRycy9kb3ducmV2LnhtbERPzWrCQBC+F/oOyxS8NZvWKE3qKlWUiuChsQ8wZKdJ&#10;2uxsyK4m+vRuQfA2H9/vzBaDacSJOldbVvASxSCIC6trLhV8HzbPbyCcR9bYWCYFZ3KwmD8+zDDT&#10;tucvOuW+FCGEXYYKKu/bTEpXVGTQRbYlDtyP7Qz6ALtS6g77EG4a+RrHU2mw5tBQYUurioq//GgU&#10;0Fqn6fIz2Q6XQ9qs2t/deL+bKjV6Gj7eQXga/F18c291mJ9M4P+ZcIG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TjnQXEAAAA3AAAAA8AAAAAAAAAAAAAAAAAmAIAAGRycy9k&#10;b3ducmV2LnhtbFBLBQYAAAAABAAEAPUAAACJAwAAAAA=&#10;" adj="16205" fillcolor="#bfbfbf [2412]" stroked="f" strokeweight="1pt"/>
                              </v:group>
                            </v:group>
                          </v:group>
                          <v:shape id="Connecteur droit avec flèche 146" o:spid="_x0000_s1186"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ZEJZMIAAADcAAAADwAAAGRycy9kb3ducmV2LnhtbERPzWoCMRC+C75DGKEX0WyLiKxG0YK0&#10;Hipo+wDDZrrZupmsSbq7fXtTELzNx/c7q01va9GSD5VjBc/TDARx4XTFpYKvz/1kASJEZI21Y1Lw&#10;RwE26+Fghbl2HZ+oPcdSpBAOOSowMTa5lKEwZDFMXUOcuG/nLcYEfSm1xy6F21q+ZNlcWqw4NRhs&#10;6NVQcTn/WgW7D/9WXonbn8t+fIjX7ngw9VGpp1G/XYKI1MeH+O5+12n+bA7/z6QL5Po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3ZEJZMIAAADcAAAADwAAAAAAAAAAAAAA&#10;AAChAgAAZHJzL2Rvd25yZXYueG1sUEsFBgAAAAAEAAQA+QAAAJADAAAAAA==&#10;" strokecolor="#103fc2 [3209]" strokeweight=".5pt">
                            <v:stroke endarrow="block" joinstyle="miter"/>
                          </v:shape>
                          <v:shape id="Connecteur droit avec flèche 147" o:spid="_x0000_s1187"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2s/8MAAADcAAAADwAAAGRycy9kb3ducmV2LnhtbERPzWoCMRC+F3yHMEIvRbMtpZXVKFoQ&#10;66FCrQ8wbMbN6mayJnF3fXtTKPQ2H9/vzBa9rUVLPlSOFTyPMxDEhdMVlwoOP+vRBESIyBprx6Tg&#10;RgEW88HDDHPtOv6mdh9LkUI45KjAxNjkUobCkMUwdg1x4o7OW4wJ+lJqj10Kt7V8ybI3abHi1GCw&#10;oQ9DxXl/tQpWX35TXojb03n9tI2Xbrc19U6px2G/nIKI1Md/8Z/7U6f5r+/w+0y6QM7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drP/DAAAA3AAAAA8AAAAAAAAAAAAA&#10;AAAAoQIAAGRycy9kb3ducmV2LnhtbFBLBQYAAAAABAAEAPkAAACRAwAAAAA=&#10;" strokecolor="#103fc2 [3209]" strokeweight=".5pt">
                            <v:stroke endarrow="block" joinstyle="miter"/>
                          </v:shape>
                        </v:group>
                        <v:shape id="Zone de texte 148" o:spid="_x0000_s1188"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yLLsYA&#10;AADcAAAADwAAAGRycy9kb3ducmV2LnhtbESPQWvDMAyF74P+B6PBLqN1Nso6srplFAY55NKuFHYT&#10;sRqHxnJqe2n276fDYDeJ9/Tep/V28r0aKaYusIGnRQGKuAm249bA8fNj/goqZWSLfWAy8EMJtpvZ&#10;3RpLG268p/GQWyUhnEo04HIeSq1T48hjWoSBWLRziB6zrLHVNuJNwn2vn4viRXvsWBocDrRz1FwO&#10;397AeKqWdj+6HB93dVVUl/q6+qqNebif3t9AZZryv/nvurKCvxRaeUYm0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IyLLsYAAADcAAAADwAAAAAAAAAAAAAAAACYAgAAZHJz&#10;L2Rvd25yZXYueG1sUEsFBgAAAAAEAAQA9QAAAIsDAAAAAA==&#10;" filled="f" stroked="f" strokeweight=".5pt">
                          <v:textbox>
                            <w:txbxContent>
                              <w:p w:rsidR="00403F81" w:rsidRPr="00EC17E6" w:rsidRDefault="00403F81" w:rsidP="008911CD">
                                <w:pPr>
                                  <w:jc w:val="right"/>
                                  <w:rPr>
                                    <w:sz w:val="14"/>
                                  </w:rPr>
                                </w:pPr>
                                <w:r w:rsidRPr="00EC17E6">
                                  <w:rPr>
                                    <w:sz w:val="14"/>
                                  </w:rPr>
                                  <w:t>HYGROGEN</w:t>
                                </w:r>
                              </w:p>
                            </w:txbxContent>
                          </v:textbox>
                        </v:shape>
                        <v:shape id="Zone de texte 149" o:spid="_x0000_s1189"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AutcMA&#10;AADcAAAADwAAAGRycy9kb3ducmV2LnhtbERPS2sCMRC+F/wPYQq9lJptEa1boxRB2MNefCB4Gzbj&#10;ZnEzWZO4bv99Uyh4m4/vOYvVYFvRkw+NYwXv4wwEceV0w7WCw37z9gkiRGSNrWNS8EMBVsvR0wJz&#10;7e68pX4Xa5FCOOSowMTY5VKGypDFMHYdceLOzluMCfpaao/3FG5b+ZFlU2mx4dRgsKO1oeqyu1kF&#10;/bGY6G1von9dl0VWXMrr7FQq9fI8fH+BiDTEh/jfXeg0fzKH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8AutcMAAADcAAAADwAAAAAAAAAAAAAAAACYAgAAZHJzL2Rv&#10;d25yZXYueG1sUEsFBgAAAAAEAAQA9QAAAIgDAAAAAA==&#10;" filled="f" stroked="f" strokeweight=".5pt">
                          <v:textbox>
                            <w:txbxContent>
                              <w:p w:rsidR="00403F81" w:rsidRPr="00EC17E6" w:rsidRDefault="00403F81" w:rsidP="008911CD">
                                <w:pPr>
                                  <w:jc w:val="right"/>
                                  <w:rPr>
                                    <w:sz w:val="14"/>
                                  </w:rPr>
                                </w:pPr>
                                <w:r w:rsidRPr="00EC17E6">
                                  <w:rPr>
                                    <w:sz w:val="14"/>
                                  </w:rPr>
                                  <w:t>EXCESS HYGROGEN</w:t>
                                </w:r>
                              </w:p>
                            </w:txbxContent>
                          </v:textbox>
                        </v:shape>
                        <v:shape id="Zone de texte 150" o:spid="_x0000_s1190"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MR9cYA&#10;AADcAAAADwAAAGRycy9kb3ducmV2LnhtbESPQUvDQBCF70L/wzKCF2k3ilqJ3RYpCDnk0lYKvQ3Z&#10;MRuanU131zT+e+cgeJvhvXnvm9Vm8r0aKaYusIGHRQGKuAm249bA5+Fj/goqZWSLfWAy8EMJNuvZ&#10;zQpLG668o3GfWyUhnEo04HIeSq1T48hjWoSBWLSvED1mWWOrbcSrhPtePxbFi/bYsTQ4HGjrqDnv&#10;v72B8Vg92d3ocrzf1lVRnevL8lQbc3c7vb+ByjTlf/PfdWUF/1n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yMR9cYAAADcAAAADwAAAAAAAAAAAAAAAACYAgAAZHJz&#10;L2Rvd25yZXYueG1sUEsFBgAAAAAEAAQA9QAAAIsDAAAAAA==&#10;" filled="f" stroked="f" strokeweight=".5pt">
                          <v:textbox>
                            <w:txbxContent>
                              <w:p w:rsidR="00403F81" w:rsidRPr="00EC17E6" w:rsidRDefault="00403F81" w:rsidP="008911CD">
                                <w:pPr>
                                  <w:jc w:val="left"/>
                                  <w:rPr>
                                    <w:sz w:val="14"/>
                                  </w:rPr>
                                </w:pPr>
                                <w:r w:rsidRPr="00EC17E6">
                                  <w:rPr>
                                    <w:sz w:val="14"/>
                                  </w:rPr>
                                  <w:t>OXYGEN</w:t>
                                </w:r>
                              </w:p>
                            </w:txbxContent>
                          </v:textbox>
                        </v:shape>
                        <v:shape id="Zone de texte 151" o:spid="_x0000_s1191"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G+0bsMA&#10;AADcAAAADwAAAGRycy9kb3ducmV2LnhtbERPS2sCMRC+F/wPYQpeSs0qrZWtUYog7GEvPhC8DZtx&#10;s7iZrEm6rv++KRR6m4/vOcv1YFvRkw+NYwXTSQaCuHK64VrB8bB9XYAIEVlj65gUPCjAejV6WmKu&#10;3Z131O9jLVIIhxwVmBi7XMpQGbIYJq4jTtzFeYsxQV9L7fGewm0rZ1k2lxYbTg0GO9oYqq77b6ug&#10;PxVveteb6F82ZZEV1/L2cS6VGj8PX58gIg3xX/znLnSa/z6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G+0bsMAAADcAAAADwAAAAAAAAAAAAAAAACYAgAAZHJzL2Rv&#10;d25yZXYueG1sUEsFBgAAAAAEAAQA9QAAAIgDAAAAAA==&#10;" filled="f" stroked="f" strokeweight=".5pt">
                          <v:textbox>
                            <w:txbxContent>
                              <w:p w:rsidR="00403F81" w:rsidRPr="00EC17E6" w:rsidRDefault="00403F81" w:rsidP="008911CD">
                                <w:pPr>
                                  <w:jc w:val="left"/>
                                  <w:rPr>
                                    <w:sz w:val="14"/>
                                  </w:rPr>
                                </w:pPr>
                                <w:r w:rsidRPr="00EC17E6">
                                  <w:rPr>
                                    <w:sz w:val="14"/>
                                  </w:rPr>
                                  <w:t>WATER</w:t>
                                </w:r>
                              </w:p>
                            </w:txbxContent>
                          </v:textbox>
                        </v:shape>
                        <v:shape id="Zone de texte 152" o:spid="_x0000_s1192"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L0qGcMA&#10;AADcAAAADwAAAGRycy9kb3ducmV2LnhtbERPS2sCMRC+F/wPYQq9lJqtVCtboxRB2MNefCB4Gzbj&#10;ZnEzWZO4bv99Uyh4m4/vOYvVYFvRkw+NYwXv4wwEceV0w7WCw37zNgcRIrLG1jEp+KEAq+XoaYG5&#10;dnfeUr+LtUghHHJUYGLscilDZchiGLuOOHFn5y3GBH0ttcd7CretnGTZTFpsODUY7GhtqLrsblZB&#10;fyw+9LY30b+uyyIrLuX181Qq9fI8fH+BiDTEh/jfXeg0fzq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L0qGcMAAADcAAAADwAAAAAAAAAAAAAAAACYAgAAZHJzL2Rv&#10;d25yZXYueG1sUEsFBgAAAAAEAAQA9QAAAIgDAAAAAA==&#10;" filled="f" stroked="f" strokeweight=".5pt">
                          <v:textbox>
                            <w:txbxContent>
                              <w:p w:rsidR="00403F81" w:rsidRPr="00EC17E6" w:rsidRDefault="00403F81" w:rsidP="008911CD">
                                <w:pPr>
                                  <w:jc w:val="center"/>
                                  <w:rPr>
                                    <w:color w:val="595959" w:themeColor="accent3"/>
                                    <w:sz w:val="14"/>
                                  </w:rPr>
                                </w:pPr>
                                <w:r w:rsidRPr="00EC17E6">
                                  <w:rPr>
                                    <w:color w:val="595959" w:themeColor="accent3"/>
                                    <w:sz w:val="14"/>
                                  </w:rPr>
                                  <w:t>HYDROGEN IONS</w:t>
                                </w:r>
                              </w:p>
                            </w:txbxContent>
                          </v:textbox>
                        </v:shape>
                      </v:group>
                      <v:shape id="Zone de texte 153" o:spid="_x0000_s1193"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GPgsMA&#10;AADcAAAADwAAAGRycy9kb3ducmV2LnhtbERPS2sCMRC+C/6HMIIXqVlrX6xGEUHYw160pdDbsJlu&#10;FjeTNUnX9d83hYK3+fies94OthU9+dA4VrCYZyCIK6cbrhV8vB8e3kCEiKyxdUwKbhRguxmP1phr&#10;d+Uj9adYixTCIUcFJsYulzJUhiyGueuIE/ftvMWYoK+l9nhN4baVj1n2Ii02nBoMdrQ3VJ1PP1ZB&#10;/1k86WNvop/tyyIrzuXl9atUajoZdisQkYZ4F/+7C53mPy/h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GPgsMAAADcAAAADwAAAAAAAAAAAAAAAACYAgAAZHJzL2Rv&#10;d25yZXYueG1sUEsFBgAAAAAEAAQA9QAAAIgDAAAAAA==&#10;" filled="f" stroked="f" strokeweight=".5pt">
                        <v:textbox>
                          <w:txbxContent>
                            <w:p w:rsidR="00403F81" w:rsidRPr="00EC17E6" w:rsidRDefault="00403F81" w:rsidP="008911CD">
                              <w:pPr>
                                <w:jc w:val="center"/>
                                <w:rPr>
                                  <w:color w:val="103FC2" w:themeColor="accent6"/>
                                  <w:sz w:val="14"/>
                                </w:rPr>
                              </w:pPr>
                              <w:r w:rsidRPr="00EC17E6">
                                <w:rPr>
                                  <w:color w:val="103FC2" w:themeColor="accent6"/>
                                  <w:sz w:val="14"/>
                                </w:rPr>
                                <w:t>ELECTRONS</w:t>
                              </w:r>
                            </w:p>
                          </w:txbxContent>
                        </v:textbox>
                      </v:shape>
                    </v:group>
                    <v:shape id="Connecteur droit avec flèche 154" o:spid="_x0000_s1194"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490a8AAAADcAAAADwAAAGRycy9kb3ducmV2LnhtbERPS2sCMRC+F/ofwhS81WxFpd0aRZRF&#10;r7VSPA7JdHfpZrIkcR//3ggFb/PxPWe1GWwjOvKhdqzgbZqBINbO1FwqOH8Xr+8gQkQ22DgmBSMF&#10;2Kyfn1aYG9fzF3WnWIoUwiFHBVWMbS5l0BVZDFPXEifu13mLMUFfSuOxT+G2kbMsW0qLNaeGClva&#10;VaT/TlergM4f+0FfxpoPnsdi+9MdLqNUavIybD9BRBriQ/zvPpo0fzGH+zPpArm+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ePdGvAAAAA3AAAAA8AAAAAAAAAAAAAAAAA&#10;oQIAAGRycy9kb3ducmV2LnhtbFBLBQYAAAAABAAEAPkAAACOAwAAAAA=&#10;" strokecolor="#595959 [3206]" strokeweight="1.5pt">
                      <v:stroke endarrow="block" endarrowwidth="wide" joinstyle="miter"/>
                    </v:shape>
                    <v:shape id="Zone de texte 155" o:spid="_x0000_s1195"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1SybcMA&#10;AADcAAAADwAAAGRycy9kb3ducmV2LnhtbERPS2sCMRC+C/6HMIVepGZbqpWtUYog7GEvPhC8DZtx&#10;s7iZrElct/++KRR6m4/vOcv1YFvRkw+NYwWv0wwEceV0w7WC42H7sgARIrLG1jEp+KYA69V4tMRc&#10;uwfvqN/HWqQQDjkqMDF2uZShMmQxTF1HnLiL8xZjgr6W2uMjhdtWvmXZXFpsODUY7GhjqLru71ZB&#10;fyre9a430U82ZZEV1/L2cS6Ven4avj5BRBriv/jPXeg0fza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1SybcMAAADcAAAADwAAAAAAAAAAAAAAAACYAgAAZHJzL2Rv&#10;d25yZXYueG1sUEsFBgAAAAAEAAQA9QAAAIgDAAAAAA==&#10;" filled="f" stroked="f" strokeweight=".5pt">
                      <v:textbox>
                        <w:txbxContent>
                          <w:p w:rsidR="00403F81" w:rsidRPr="00EC17E6" w:rsidRDefault="00403F81" w:rsidP="008911CD">
                            <w:pPr>
                              <w:jc w:val="center"/>
                              <w:rPr>
                                <w:b/>
                                <w:color w:val="006600" w:themeColor="accent1"/>
                                <w:sz w:val="12"/>
                              </w:rPr>
                            </w:pPr>
                            <w:r w:rsidRPr="00EC17E6">
                              <w:rPr>
                                <w:b/>
                                <w:color w:val="006600" w:themeColor="accent1"/>
                                <w:sz w:val="14"/>
                              </w:rPr>
                              <w:t>ELECTROLYTE</w:t>
                            </w:r>
                          </w:p>
                        </w:txbxContent>
                      </v:textbox>
                    </v:shape>
                  </v:group>
                  <v:shape id="Zone de texte 156" o:spid="_x0000_s1196"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QPsIA&#10;AADcAAAADwAAAGRycy9kb3ducmV2LnhtbERPTYvCMBC9C/sfwix403RXlKUaZRFEL4K6K7K3sRmb&#10;ss2kNLGt/94Igrd5vM+ZLTpbioZqXzhW8DFMQBBnThecK/j9WQ2+QPiArLF0TApu5GExf+vNMNWu&#10;5T01h5CLGMI+RQUmhCqV0meGLPqhq4gjd3G1xRBhnUtdYxvDbSk/k2QiLRYcGwxWtDSU/R+uVsGf&#10;HZ/9ZZmttsdm3R73o9PO5Cel+u/d9xREoC68xE/3Rsf54wk8nokXyP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A+wgAAANwAAAAPAAAAAAAAAAAAAAAAAJgCAABkcnMvZG93&#10;bnJldi54bWxQSwUGAAAAAAQABAD1AAAAhwMAAAAA&#10;" filled="f" stroked="f" strokeweight=".5pt">
                    <v:textbox>
                      <w:txbxContent>
                        <w:p w:rsidR="00403F81" w:rsidRPr="00EC17E6" w:rsidRDefault="00403F81" w:rsidP="008911CD">
                          <w:pPr>
                            <w:jc w:val="center"/>
                            <w:rPr>
                              <w:b/>
                              <w:color w:val="FFFFFF" w:themeColor="background1"/>
                              <w:sz w:val="20"/>
                            </w:rPr>
                          </w:pPr>
                          <w:r w:rsidRPr="00EC17E6">
                            <w:rPr>
                              <w:b/>
                              <w:color w:val="FFFFFF" w:themeColor="background1"/>
                              <w:sz w:val="20"/>
                            </w:rPr>
                            <w:t>CATHODE</w:t>
                          </w:r>
                        </w:p>
                      </w:txbxContent>
                    </v:textbox>
                  </v:shape>
                </v:group>
                <v:shape id="Zone de texte 157" o:spid="_x0000_s1197"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MqJgcMA&#10;AADcAAAADwAAAGRycy9kb3ducmV2LnhtbERPS2sCMRC+F/wPYQQvpWYrrZatUUQQ9rAXHwjehs10&#10;s7iZrEm6rv++KRR6m4/vOcv1YFvRkw+NYwWv0wwEceV0w7WC03H38gEiRGSNrWNS8KAA69XoaYm5&#10;dnfeU3+ItUghHHJUYGLscilDZchimLqOOHFfzluMCfpaao/3FG5bOcuyubTYcGow2NHWUHU9fFsF&#10;/bl40/veRP+8LYusuJa3xaVUajIeNp8gIg3xX/znLnSa/76A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MqJgcMAAADcAAAADwAAAAAAAAAAAAAAAACYAgAAZHJzL2Rv&#10;d25yZXYueG1sUEsFBgAAAAAEAAQA9QAAAIgDAAAAAA==&#10;" filled="f" stroked="f" strokeweight=".5pt">
                  <v:textbox>
                    <w:txbxContent>
                      <w:p w:rsidR="00403F81" w:rsidRPr="00EC17E6" w:rsidRDefault="00403F81"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D943C6">
        <w:rPr>
          <w:lang w:val="en-GB"/>
        </w:rPr>
        <w:t xml:space="preserve">The Phosphoric Acid Fuel, as opposed to Alkaline ones, can accept carbon monoxide in their fuel up to 2 %. Their electrolyte is made of phosphoric acid and the electrodes with platinum. The resulting operating temperature is around 200 °C. This type of fuel cell has a low efficiency in itself (55 %), but can be integrated into </w:t>
      </w:r>
      <w:r w:rsidR="00DA759B">
        <w:rPr>
          <w:lang w:val="en-GB"/>
        </w:rPr>
        <w:t xml:space="preserve">combined </w:t>
      </w:r>
      <w:r w:rsidR="00D943C6">
        <w:rPr>
          <w:lang w:val="en-GB"/>
        </w:rPr>
        <w:t xml:space="preserve">heat and power structures in order to reach an 80 </w:t>
      </w:r>
      <w:r w:rsidR="00DA759B">
        <w:rPr>
          <w:lang w:val="en-GB"/>
        </w:rPr>
        <w:t>% system</w:t>
      </w:r>
      <w:r w:rsidR="00D943C6">
        <w:rPr>
          <w:lang w:val="en-GB"/>
        </w:rPr>
        <w:t xml:space="preserve"> ratio.</w:t>
      </w:r>
    </w:p>
    <w:p w:rsidR="00DA759B" w:rsidRPr="008911CD" w:rsidRDefault="00DA759B" w:rsidP="008911CD">
      <w:pPr>
        <w:rPr>
          <w:lang w:val="en-GB"/>
        </w:rPr>
      </w:pPr>
      <w:r>
        <w:rPr>
          <w:lang w:val="en-GB"/>
        </w:rPr>
        <w:t>Its typical output range is higher than the previously mentioned fuel cells with an upper limit of circa 200 kW, which encourages its integration into industrial or commercial heat and power systems. The power density of such cell lies around 0.14 W/cm².</w:t>
      </w:r>
    </w:p>
    <w:p w:rsidR="006D3790" w:rsidRDefault="006D3790" w:rsidP="006D3790">
      <w:pPr>
        <w:pStyle w:val="Heading3"/>
        <w:rPr>
          <w:shd w:val="clear" w:color="auto" w:fill="FFFFFF"/>
          <w:lang w:val="en-GB"/>
        </w:rPr>
      </w:pPr>
      <w:r w:rsidRPr="00F85971">
        <w:rPr>
          <w:shd w:val="clear" w:color="auto" w:fill="FFFFFF"/>
          <w:lang w:val="en-GB"/>
        </w:rPr>
        <w:t>SOFC</w:t>
      </w:r>
    </w:p>
    <w:p w:rsidR="00F82836" w:rsidRPr="008911CD" w:rsidRDefault="008911CD" w:rsidP="008911CD">
      <w:pPr>
        <w:rPr>
          <w:lang w:val="en-GB"/>
        </w:rPr>
      </w:pPr>
      <w:r>
        <w:rPr>
          <w:noProof/>
          <w:lang w:val="de-DE"/>
        </w:rPr>
        <mc:AlternateContent>
          <mc:Choice Requires="wpg">
            <w:drawing>
              <wp:anchor distT="0" distB="0" distL="114300" distR="114300" simplePos="0" relativeHeight="251738112" behindDoc="0" locked="0" layoutInCell="1" allowOverlap="1" wp14:anchorId="130771C0" wp14:editId="1FA3A180">
                <wp:simplePos x="0" y="0"/>
                <wp:positionH relativeFrom="column">
                  <wp:posOffset>4445</wp:posOffset>
                </wp:positionH>
                <wp:positionV relativeFrom="paragraph">
                  <wp:posOffset>270510</wp:posOffset>
                </wp:positionV>
                <wp:extent cx="4319270" cy="2159635"/>
                <wp:effectExtent l="0" t="0" r="0" b="12065"/>
                <wp:wrapTopAndBottom/>
                <wp:docPr id="158" name="Groupe 158"/>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159" name="Groupe 159"/>
                        <wpg:cNvGrpSpPr/>
                        <wpg:grpSpPr>
                          <a:xfrm>
                            <a:off x="0" y="0"/>
                            <a:ext cx="4781550" cy="2599690"/>
                            <a:chOff x="0" y="0"/>
                            <a:chExt cx="4781550" cy="2599690"/>
                          </a:xfrm>
                        </wpg:grpSpPr>
                        <wpg:grpSp>
                          <wpg:cNvPr id="160" name="Groupe 160"/>
                          <wpg:cNvGrpSpPr/>
                          <wpg:grpSpPr>
                            <a:xfrm>
                              <a:off x="0" y="0"/>
                              <a:ext cx="4781550" cy="2599690"/>
                              <a:chOff x="0" y="0"/>
                              <a:chExt cx="4781550" cy="2599690"/>
                            </a:xfrm>
                          </wpg:grpSpPr>
                          <wpg:grpSp>
                            <wpg:cNvPr id="161" name="Groupe 161"/>
                            <wpg:cNvGrpSpPr/>
                            <wpg:grpSpPr>
                              <a:xfrm>
                                <a:off x="0" y="0"/>
                                <a:ext cx="4781550" cy="2599690"/>
                                <a:chOff x="0" y="0"/>
                                <a:chExt cx="4781550" cy="2599690"/>
                              </a:xfrm>
                            </wpg:grpSpPr>
                            <wpg:grpSp>
                              <wpg:cNvPr id="162" name="Groupe 162"/>
                              <wpg:cNvGrpSpPr/>
                              <wpg:grpSpPr>
                                <a:xfrm>
                                  <a:off x="0" y="0"/>
                                  <a:ext cx="4781550" cy="2599690"/>
                                  <a:chOff x="0" y="0"/>
                                  <a:chExt cx="4781550" cy="2599690"/>
                                </a:xfrm>
                              </wpg:grpSpPr>
                              <wpg:grpSp>
                                <wpg:cNvPr id="163" name="Groupe 163"/>
                                <wpg:cNvGrpSpPr/>
                                <wpg:grpSpPr>
                                  <a:xfrm>
                                    <a:off x="762000" y="0"/>
                                    <a:ext cx="3243580" cy="2599690"/>
                                    <a:chOff x="0" y="0"/>
                                    <a:chExt cx="3243580" cy="2599690"/>
                                  </a:xfrm>
                                </wpg:grpSpPr>
                                <wpg:grpSp>
                                  <wpg:cNvPr id="164" name="Groupe 164"/>
                                  <wpg:cNvGrpSpPr/>
                                  <wpg:grpSpPr>
                                    <a:xfrm>
                                      <a:off x="0" y="0"/>
                                      <a:ext cx="3243580" cy="2599690"/>
                                      <a:chOff x="0" y="-38100"/>
                                      <a:chExt cx="3243580" cy="2599690"/>
                                    </a:xfrm>
                                  </wpg:grpSpPr>
                                  <wps:wsp>
                                    <wps:cNvPr id="165" name="Rectangle 165"/>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66" name="Groupe 166"/>
                                    <wpg:cNvGrpSpPr/>
                                    <wpg:grpSpPr>
                                      <a:xfrm>
                                        <a:off x="981075" y="762000"/>
                                        <a:ext cx="1270000" cy="1799590"/>
                                        <a:chOff x="10832" y="0"/>
                                        <a:chExt cx="1271053" cy="1800000"/>
                                      </a:xfrm>
                                    </wpg:grpSpPr>
                                    <wps:wsp>
                                      <wps:cNvPr id="167" name="Rectangle 167"/>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Rectangle 168"/>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69" name="Groupe 169"/>
                                    <wpg:cNvGrpSpPr/>
                                    <wpg:grpSpPr>
                                      <a:xfrm>
                                        <a:off x="0" y="-38100"/>
                                        <a:ext cx="3243580" cy="2599690"/>
                                        <a:chOff x="0" y="-38100"/>
                                        <a:chExt cx="3243580" cy="2599690"/>
                                      </a:xfrm>
                                    </wpg:grpSpPr>
                                    <wpg:grpSp>
                                      <wpg:cNvPr id="170" name="Groupe 170"/>
                                      <wpg:cNvGrpSpPr/>
                                      <wpg:grpSpPr>
                                        <a:xfrm>
                                          <a:off x="180975" y="-38100"/>
                                          <a:ext cx="2875280" cy="2599690"/>
                                          <a:chOff x="0" y="-38100"/>
                                          <a:chExt cx="2875280" cy="2599690"/>
                                        </a:xfrm>
                                      </wpg:grpSpPr>
                                      <wps:wsp>
                                        <wps:cNvPr id="171" name="Rectangle 171"/>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2" name="Groupe 172"/>
                                        <wpg:cNvGrpSpPr/>
                                        <wpg:grpSpPr>
                                          <a:xfrm>
                                            <a:off x="0" y="762000"/>
                                            <a:ext cx="2875280" cy="1799590"/>
                                            <a:chOff x="0" y="0"/>
                                            <a:chExt cx="2875575" cy="1800000"/>
                                          </a:xfrm>
                                        </wpg:grpSpPr>
                                        <wps:wsp>
                                          <wps:cNvPr id="173" name="Rectangle 173"/>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Connecteur droit 174"/>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5" name="Connecteur droit 175"/>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6" name="Connecteur droit 176"/>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7" name="Connecteur droit 177"/>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8" name="Connecteur droit 178"/>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79" name="Connecteur droit 179"/>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0" name="Connecteur droit 180"/>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81" name="Connecteur droit 181"/>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82" name="Image 182"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83" name="Groupe 183"/>
                                      <wpg:cNvGrpSpPr/>
                                      <wpg:grpSpPr>
                                        <a:xfrm>
                                          <a:off x="0" y="981075"/>
                                          <a:ext cx="3243580" cy="1369060"/>
                                          <a:chOff x="0" y="0"/>
                                          <a:chExt cx="3243580" cy="1369060"/>
                                        </a:xfrm>
                                      </wpg:grpSpPr>
                                      <wps:wsp>
                                        <wps:cNvPr id="184" name="Flèche droite 184"/>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Flèche droite 185"/>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6" name="Flèche droite 186"/>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7" name="Flèche droite 187"/>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88" name="Connecteur droit avec flèche 188"/>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9" name="Connecteur droit avec flèche 189"/>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0" name="Zone de texte 190"/>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 name="Zone de texte 191"/>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Zone de texte 192"/>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3" name="Zone de texte 193"/>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4" name="Zone de texte 194"/>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 name="Zone de texte 195"/>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6" name="Connecteur droit avec flèche 196"/>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97" name="Zone de texte 197"/>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8" name="Zone de texte 198"/>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99" name="Zone de texte 199"/>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30771C0" id="Groupe 158" o:spid="_x0000_s1198" style="position:absolute;left:0;text-align:left;margin-left:.35pt;margin-top:21.3pt;width:340.1pt;height:170.05pt;z-index:251738112;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">
                <v:group id="Groupe 159" o:spid="_x0000_s119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TRzcwwAAANwAAAAP&#10;AAAAAAAAAAAAAAAAAKoCAABkcnMvZG93bnJldi54bWxQSwUGAAAAAAQABAD6AAAAmgMAAAAA&#10;">
                  <v:group id="Groupe 160" o:spid="_x0000_s120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WG3/8xgAAANwA&#10;AAAPAAAAAAAAAAAAAAAAAKoCAABkcnMvZG93bnJldi54bWxQSwUGAAAAAAQABAD6AAAAnQMAAAAA&#10;">
                    <v:group id="Groupe 161" o:spid="_x0000_s120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5V9pnwwAAANwAAAAP&#10;AAAAAAAAAAAAAAAAAKoCAABkcnMvZG93bnJldi54bWxQSwUGAAAAAAQABAD6AAAAmgMAAAAA&#10;">
                      <v:group id="Groupe 162" o:spid="_x0000_s120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mFRBDCAAAA3AAAAA8A&#10;AAAAAAAAAAAAAAAAqgIAAGRycy9kb3ducmV2LnhtbFBLBQYAAAAABAAEAPoAAACZAwAAAAA=&#10;">
                        <v:group id="Groupe 163" o:spid="_x0000_s120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GbJ4YvCAAAA3AAAAA8A&#10;AAAAAAAAAAAAAAAAqgIAAGRycy9kb3ducmV2LnhtbFBLBQYAAAAABAAEAPoAAACZAwAAAAA=&#10;">
                          <v:group id="Groupe 164" o:spid="_x0000_s120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SB5/8MAAADcAAAADwAAAGRycy9kb3ducmV2LnhtbERPS4vCMBC+C/6HMII3&#10;Tau7snSNIqLiQRZ8wLK3oRnbYjMpTWzrv98Igrf5+J4zX3amFA3VrrCsIB5HIIhTqwvOFFzO29EX&#10;COeRNZaWScGDHCwX/d4cE21bPlJz8pkIIewSVJB7XyVSujQng25sK+LAXW1t0AdYZ1LX2IZwU8pJ&#10;FM2kwYJDQ44VrXNKb6e7UbBrsV1N401zuF3Xj7/z58/vISalhoNu9Q3CU+ff4pd7r8P82Q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pIHn/wwAAANwAAAAP&#10;AAAAAAAAAAAAAAAAAKoCAABkcnMvZG93bnJldi54bWxQSwUGAAAAAAQABAD6AAAAmgMAAAAA&#10;">
                            <v:rect id="Rectangle 165" o:spid="_x0000_s120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DbBzb8A&#10;AADcAAAADwAAAGRycy9kb3ducmV2LnhtbERPTWvCQBC9C/6HZQredBOhIqlrCAUh16bS0tuQnSbB&#10;7GyaXZP137sFwds83ucc8mB6MdHoOssK0k0Cgri2uuNGwfnztN6DcB5ZY2+ZFNzIQX5cLg6YaTvz&#10;B02Vb0QMYZehgtb7IZPS1S0ZdBs7EEfu144GfYRjI/WIcww3vdwmyU4a7Dg2tDjQe0v1pboaBUV6&#10;6adQha9bSSX/hR/GEL6VWr2E4g2Ep+Cf4oe71HH+7hX+n4kXyOM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oNsHNvwAAANwAAAAPAAAAAAAAAAAAAAAAAJgCAABkcnMvZG93bnJl&#10;di54bWxQSwUGAAAAAAQABAD1AAAAhAMAAAAA&#10;" fillcolor="#060 [3204]" stroked="f" strokeweight="1pt">
                              <v:fill opacity="19789f"/>
                            </v:rect>
                            <v:group id="Groupe 166" o:spid="_x0000_s120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20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gi178A&#10;AADcAAAADwAAAGRycy9kb3ducmV2LnhtbESPzQrCMBCE74LvEFbwpqkeVKpRRBBE8ODPAyzN2lSb&#10;TWmibd/eCIK3XWZ2vtnVprWleFPtC8cKJuMEBHHmdMG5gtt1P1qA8AFZY+mYFHTkYbPu91aYatfw&#10;md6XkIsYwj5FBSaEKpXSZ4Ys+rGriKN2d7XFENc6l7rGJobbUk6TZCYtFhwJBivaGcqel5eNEKRz&#10;N5k3u+fJtMeCyu5Br06p4aDdLkEEasPf/Ls+6Fh/NofvM3ECuf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GeCLXvwAAANwAAAAPAAAAAAAAAAAAAAAAAJgCAABkcnMvZG93bnJl&#10;di54bWxQSwUGAAAAAAQABAD1AAAAhAMAAAAA&#10;" fillcolor="#060 [3204]" strokecolor="#003200 [1604]" strokeweight="1pt"/>
                              <v:rect id="Rectangle 168" o:spid="_x0000_s120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e2pcAA&#10;AADcAAAADwAAAGRycy9kb3ducmV2LnhtbESPzYrCMBDH7wu+QxjB25q6B1eqUUQQFsGDrg8wNGNT&#10;bSalibZ9e+cgeJth/h+/WW16X6sntbEKbGA2zUARF8FWXBq4/O+/F6BiQrZYByYDA0XYrEdfK8xt&#10;6PhEz3MqlYRwzNGAS6nJtY6FI49xGhpiuV1D6zHJ2pbatthJuK/1T5bNtceKpcFhQztHxf388FKC&#10;dBpmv93ufnT9oaJ6uNFjMGYy7rdLUIn69BG/3X9W8OdCK8/IBHr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e2pcAAAADcAAAADwAAAAAAAAAAAAAAAACYAgAAZHJzL2Rvd25y&#10;ZXYueG1sUEsFBgAAAAAEAAQA9QAAAIUDAAAAAA==&#10;" fillcolor="#060 [3204]" strokecolor="#003200 [1604]" strokeweight="1pt"/>
                            </v:group>
                            <v:group id="Groupe 169" o:spid="_x0000_s120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yHWYcMAAADcAAAADwAAAGRycy9kb3ducmV2LnhtbERPS4vCMBC+C/6HMIK3&#10;Na2y4naNIqLiQRZ8wLK3oRnbYjMpTWzrv98Igrf5+J4zX3amFA3VrrCsIB5FIIhTqwvOFFzO248Z&#10;COeRNZaWScGDHCwX/d4cE21bPlJz8pkIIewSVJB7XyVSujQng25kK+LAXW1t0AdYZ1LX2IZwU8px&#10;FE2lwYJDQ44VrXNKb6e7UbBrsV1N4k1zuF3Xj7/z58/vISalhoNu9Q3CU+ff4pd7r8P86R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HIdZhwwAAANwAAAAP&#10;AAAAAAAAAAAAAAAAAKoCAABkcnMvZG93bnJldi54bWxQSwUGAAAAAAQABAD6AAAAmgMAAAAA&#10;">
                              <v:group id="Groupe 170" o:spid="_x0000_s121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8LpIcYAAADcAAAADwAAAGRycy9kb3ducmV2LnhtbESPT2vCQBDF74V+h2UK&#10;vdVNLK0luoqIigcp+AeKtyE7JsHsbMiuSfz2nUOhtxnem/d+M1sMrlYdtaHybCAdJaCIc28rLgyc&#10;T5u3L1AhIlusPZOBBwVYzJ+fZphZ3/OBumMslIRwyNBAGWOTaR3ykhyGkW+IRbv61mGUtS20bbGX&#10;cFfrcZJ8aocVS0OJDa1Kym/HuzOw7bFfvqfrbn+7rh6X08f3zz4lY15fhuUUVKQh/pv/rndW8Ce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TwukhxgAAANwA&#10;AAAPAAAAAAAAAAAAAAAAAKoCAABkcnMvZG93bnJldi54bWxQSwUGAAAAAAQABAD6AAAAnQMAAAAA&#10;">
                                <v:rect id="Rectangle 171" o:spid="_x0000_s121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VNLMIA&#10;AADcAAAADwAAAGRycy9kb3ducmV2LnhtbERPTYvCMBC9C/6HMMJeRFMXdJdqlGWxsB486C56HZqx&#10;LWkmpYm1+++NIHibx/uc1aa3teio9ZVjBbNpAoI4d7riQsHfbzb5BOEDssbaMSn4Jw+b9XCwwlS7&#10;Gx+oO4ZCxBD2KSooQ2hSKX1ekkU/dQ1x5C6utRgibAupW7zFcFvL9yRZSIsVx4YSG/ouKTfHq1Vw&#10;MtvT+JLp+nzeNzLsxkb7uVHqbdR/LUEE6sNL/HT/6Dj/YwaPZ+IFcn0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xU0swgAAANwAAAAPAAAAAAAAAAAAAAAAAJgCAABkcnMvZG93&#10;bnJldi54bWxQSwUGAAAAAAQABAD1AAAAhwMAAAAA&#10;" fillcolor="white [3201]" strokecolor="#103fc2 [3209]" strokeweight="1.5pt"/>
                                <v:group id="Groupe 172" o:spid="_x0000_s121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FzSzcIAAADcAAAADwAAAGRycy9kb3ducmV2LnhtbERPTYvCMBC9C/sfwix4&#10;07QuulKNIrIrHkRQF8Tb0IxtsZmUJtvWf28Ewds83ufMl50pRUO1KywriIcRCOLU6oIzBX+n38EU&#10;hPPIGkvLpOBODpaLj94cE21bPlBz9JkIIewSVJB7XyVSujQng25oK+LAXW1t0AdYZ1LX2IZwU8pR&#10;FE2kwYJDQ44VrXNKb8d/o2DTYrv6in+a3e26vl9O4/15F5NS/c9uNQPhqfNv8cu91WH+9w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xc0s3CAAAA3AAAAA8A&#10;AAAAAAAAAAAAAAAAqgIAAGRycy9kb3ducmV2LnhtbFBLBQYAAAAABAAEAPoAAACZAwAAAAA=&#10;">
                                  <v:rect id="Rectangle 173" o:spid="_x0000_s121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ajucMQA&#10;AADcAAAADwAAAGRycy9kb3ducmV2LnhtbERPS2vCQBC+C/6HZYReim5U+iC6SrVp8VRorIi3ITsm&#10;S7OzIbvV+O9doeBtPr7nzJedrcWJWm8cKxiPEhDEhdOGSwU/24/hKwgfkDXWjknBhTwsF/3eHFPt&#10;zvxNpzyUIoawT1FBFUKTSumLiiz6kWuII3d0rcUQYVtK3eI5httaTpLkWVo0HBsqbGhdUfGb/1kF&#10;xbt/anb7w8ocsmnyuPnMzJfLlHoYdG8zEIG6cBf/uzc6zn+Zwu2ZeIFc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mo7nDEAAAA3AAAAA8AAAAAAAAAAAAAAAAAmAIAAGRycy9k&#10;b3ducmV2LnhtbFBLBQYAAAAABAAEAPUAAACJAwAAAAA=&#10;" filled="f" strokecolor="#003200 [1604]" strokeweight="1.5pt">
                                    <v:stroke endcap="round"/>
                                  </v:rect>
                                  <v:line id="Connecteur droit 174" o:spid="_x0000_s121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5i8EAAADcAAAADwAAAGRycy9kb3ducmV2LnhtbERP3WrCMBS+H+wdwhnsbqYdQ0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7mLwQAAANwAAAAPAAAAAAAAAAAAAAAA&#10;AKECAABkcnMvZG93bnJldi54bWxQSwUGAAAAAAQABAD5AAAAjwMAAAAA&#10;" strokecolor="#060 [3204]" strokeweight="1.5pt">
                                    <v:stroke joinstyle="miter"/>
                                  </v:line>
                                  <v:line id="Connecteur droit 175" o:spid="_x0000_s121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rccEMEAAADcAAAADwAAAGRycy9kb3ducmV2LnhtbERP3WrCMBS+H+wdwhnsbqYdTEs1ypgM&#10;ZAhq7QMcmmNbbE5qErV7eyMI3p2P7/fMFoPpxIWcby0rSEcJCOLK6pZrBeX+9yMD4QOyxs4yKfgn&#10;D4v568sMc22vvKNLEWoRQ9jnqKAJoc+l9FVDBv3I9sSRO1hnMEToaqkdXmO46eRnkoylwZZjQ4M9&#10;/TRUHYuzUbBMJ+v0RG4rs83yLynroqRTq9T72/A9BRFoCE/xw73Scf7kC+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WtxwQwQAAANwAAAAPAAAAAAAAAAAAAAAA&#10;AKECAABkcnMvZG93bnJldi54bWxQSwUGAAAAAAQABAD5AAAAjwMAAAAA&#10;" strokecolor="#060 [3204]" strokeweight="1.5pt">
                                    <v:stroke joinstyle="miter"/>
                                  </v:line>
                                  <v:line id="Connecteur droit 176" o:spid="_x0000_s121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mWCZ8IAAADcAAAADwAAAGRycy9kb3ducmV2LnhtbERPS2rDMBDdF3IHMYXsGtldJMGJEkpN&#10;oJRAW8cHGKyJbWqNbEm1ndtHhUJ383jf2R9n04mRnG8tK0hXCQjiyuqWawXl5fS0BeEDssbOMim4&#10;kYfjYfGwx0zbib9oLEItYgj7DBU0IfSZlL5qyKBf2Z44clfrDIYIXS21wymGm04+J8laGmw5NjTY&#10;02tD1XfxYxTk6eacDuQ+5fYjf0/KuihpaJVaPs4vOxCB5vAv/nO/6Th/s4bfZ+IF8nA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mWCZ8IAAADcAAAADwAAAAAAAAAAAAAA&#10;AAChAgAAZHJzL2Rvd25yZXYueG1sUEsFBgAAAAAEAAQA+QAAAJADAAAAAA==&#10;" strokecolor="#060 [3204]" strokeweight="1.5pt">
                                    <v:stroke joinstyle="miter"/>
                                  </v:line>
                                  <v:line id="Connecteur droit 177" o:spid="_x0000_s121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kn/MIAAADcAAAADwAAAGRycy9kb3ducmV2LnhtbERPzWrCQBC+C32HZQq96SY9NBJdgyiF&#10;UgramAcYsmMSzM4mu1tN374rCL3Nx/c762IyvbiS851lBekiAUFcW91xo6A6vc+XIHxA1thbJgW/&#10;5KHYPM3WmGt742+6lqERMYR9jgraEIZcSl+3ZNAv7EAcubN1BkOErpHa4S2Gm16+JsmbNNhxbGhx&#10;oF1L9aX8MQr2afaVjuSOcnnYfyZVU1Y0dkq9PE/bFYhAU/gXP9wfOs7PMrg/Ey+Qm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Skn/MIAAADcAAAADwAAAAAAAAAAAAAA&#10;AAChAgAAZHJzL2Rvd25yZXYueG1sUEsFBgAAAAAEAAQA+QAAAJADAAAAAA==&#10;" strokecolor="#060 [3204]" strokeweight="1.5pt">
                                    <v:stroke joinstyle="miter"/>
                                  </v:line>
                                  <v:line id="Connecteur droit 178" o:spid="_x0000_s121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LazjsUAAADcAAAADwAAAGRycy9kb3ducmV2LnhtbESPQWvDMAyF74P9B6PBbouTHtaS1S1l&#10;ZVDKYG2aHyBiLQmN5dR22+zfT4fBbhLv6b1Py/XkBnWjEHvPBoosB0XceNtza6A+fbwsQMWEbHHw&#10;TAZ+KMJ69fiwxNL6Ox/pVqVWSQjHEg10KY2l1rHpyGHM/Egs2rcPDpOsodU24F3C3aBnef6qHfYs&#10;DR2O9N5Rc66uzsC2mH8WFwoHvfja7vO6rWq69MY8P02bN1CJpvRv/rveWcGfC608IxPo1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LazjsUAAADcAAAADwAAAAAAAAAA&#10;AAAAAAChAgAAZHJzL2Rvd25yZXYueG1sUEsFBgAAAAAEAAQA+QAAAJMDAAAAAA==&#10;" strokecolor="#060 [3204]" strokeweight="1.5pt">
                                    <v:stroke joinstyle="miter"/>
                                  </v:line>
                                  <v:line id="Connecteur droit 179" o:spid="_x0000_s121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WFcIAAADcAAAADwAAAGRycy9kb3ducmV2LnhtbERPzWrCQBC+C32HZQq9mU16qDa6ilSE&#10;UgQ1zQMM2TEJZmfj7qrp23cFwdt8fL8zXw6mE1dyvrWsIEtSEMSV1S3XCsrfzXgKwgdkjZ1lUvBH&#10;HpaLl9Ecc21vfKBrEWoRQ9jnqKAJoc+l9FVDBn1ie+LIHa0zGCJ0tdQObzHcdPI9TT+kwZZjQ4M9&#10;fTVUnYqLUbDOJtvsTG4vp7v1T1rWRUnnVqm312E1AxFoCE/xw/2t4/zJJ9yfiRfIx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WFcIAAADcAAAADwAAAAAAAAAAAAAA&#10;AAChAgAAZHJzL2Rvd25yZXYueG1sUEsFBgAAAAAEAAQA+QAAAJADAAAAAA==&#10;" strokecolor="#060 [3204]" strokeweight="1.5pt">
                                    <v:stroke joinstyle="miter"/>
                                  </v:line>
                                  <v:line id="Connecteur droit 180" o:spid="_x0000_s122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XPr8QAAADcAAAADwAAAGRycy9kb3ducmV2LnhtbESPQWvDMAyF74P+B6PCbquTHbaQ1S2l&#10;ZTDGYG2WHyBiNQmN5dT22uzfT4dCbxLv6b1Py/XkBnWhEHvPBvJFBoq48bbn1kD98/5UgIoJ2eLg&#10;mQz8UYT1avawxNL6Kx/oUqVWSQjHEg10KY2l1rHpyGFc+JFYtKMPDpOsodU24FXC3aCfs+xFO+xZ&#10;GjocadtRc6p+nYFd/vqVnynsdfG9+8zqtqrp3BvzOJ82b6ASTeluvl1/WMEvBF+ekQn0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Fc+vxAAAANwAAAAPAAAAAAAAAAAA&#10;AAAAAKECAABkcnMvZG93bnJldi54bWxQSwUGAAAAAAQABAD5AAAAkgMAAAAA&#10;" strokecolor="#060 [3204]" strokeweight="1.5pt">
                                    <v:stroke joinstyle="miter"/>
                                  </v:line>
                                  <v:line id="Connecteur droit 181" o:spid="_x0000_s122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FlqNMEAAADcAAAADwAAAGRycy9kb3ducmV2LnhtbERPzWrCQBC+F3yHZYTemk16aEN0FVEE&#10;EcE25gGG7JgEs7Nxd6vx7d1Cobf5+H5nvhxNL27kfGdZQZakIIhrqztuFFSn7VsOwgdkjb1lUvAg&#10;D8vF5GWOhbZ3/qZbGRoRQ9gXqKANYSik9HVLBn1iB+LIna0zGCJ0jdQO7zHc9PI9TT+kwY5jQ4sD&#10;rVuqL+WPUbDJPg/ZldyXzI+bfVo1ZUXXTqnX6biagQg0hn/xn3un4/w8g99n4gVy8QQ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cWWo0wQAAANwAAAAPAAAAAAAAAAAAAAAA&#10;AKECAABkcnMvZG93bnJldi54bWxQSwUGAAAAAAQABAD5AAAAjwMAAAAA&#10;" strokecolor="#060 [3204]" strokeweight="1.5pt">
                                    <v:stroke joinstyle="miter"/>
                                  </v:line>
                                </v:group>
                                <v:shape id="Image 182" o:spid="_x0000_s122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NWj5rBAAAA3AAAAA8AAABkcnMvZG93bnJldi54bWxET0trAjEQvhf8D2GE3mpWD62sRhFFkdLL&#10;+riPm3GzuJmsSXS3/74pFHqbj+8582VvG/EkH2rHCsajDARx6XTNlYLTcfs2BREissbGMSn4pgDL&#10;xeBljrl2HRf0PMRKpBAOOSowMba5lKE0ZDGMXEucuKvzFmOCvpLaY5fCbSMnWfYuLdacGgy2tDZU&#10;3g4Pq+Dz415cdoUvu6/Wnu8b68wVnVKvw341AxGpj//iP/dep/nTCfw+ky6Qix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NWj5rBAAAA3AAAAA8AAAAAAAAAAAAAAAAAnwIA&#10;AGRycy9kb3ducmV2LnhtbFBLBQYAAAAABAAEAPcAAACNAwAAAAA=&#10;">
                                  <v:imagedata r:id="rId26" o:title="idea-256" recolortarget="#071c56 [1449]"/>
                                  <v:path arrowok="t"/>
                                </v:shape>
                              </v:group>
                              <v:group id="Groupe 183" o:spid="_x0000_s122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shape id="Flèche droite 184" o:spid="_x0000_s122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V4e8IA&#10;AADcAAAADwAAAGRycy9kb3ducmV2LnhtbERPTWsCMRC9F/wPYQpeimZrRWQ1ihUET4XViNdhM+4u&#10;3UyWJOrqr28Khd7m8T5nue5tK27kQ+NYwfs4A0FcOtNwpUAfd6M5iBCRDbaOScGDAqxXg5cl5sbd&#10;uaDbIVYihXDIUUEdY5dLGcqaLIax64gTd3HeYkzQV9J4vKdw28pJls2kxYZTQ40dbWsqvw9Xq8A/&#10;j5/u6zT70MXbSZ8Lr6eXqJUavvabBYhIffwX/7n3Js2fT+H3mXSBX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dXh7wgAAANwAAAAPAAAAAAAAAAAAAAAAAJgCAABkcnMvZG93&#10;bnJldi54bWxQSwUGAAAAAAQABAD1AAAAhwMAAAAA&#10;" adj="16205" fillcolor="#bfbfbf [2412]" stroked="f" strokeweight="1pt"/>
                                <v:shape id="Flèche droite 185" o:spid="_x0000_s122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nd4MIA&#10;AADcAAAADwAAAGRycy9kb3ducmV2LnhtbERPS2sCMRC+F/wPYYReimb7UGQ1ihWEngqrEa/DZtxd&#10;3EyWJOraX98UCt7m43vOYtXbVlzJh8axgtdxBoK4dKbhSoHeb0czECEiG2wdk4I7BVgtB08LzI27&#10;cUHXXaxECuGQo4I6xi6XMpQ1WQxj1xEn7uS8xZigr6TxeEvhtpVvWTaVFhtODTV2tKmpPO8uVoH/&#10;2X+678P0XRcvB30svP44Ra3U87Bfz0FE6uND/O/+Mmn+bAJ/z6QL5PI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Od3gwgAAANwAAAAPAAAAAAAAAAAAAAAAAJgCAABkcnMvZG93&#10;bnJldi54bWxQSwUGAAAAAAQABAD1AAAAhwMAAAAA&#10;" adj="16205" fillcolor="#bfbfbf [2412]" stroked="f" strokeweight="1pt"/>
                                <v:shape id="Flèche droite 186" o:spid="_x0000_s122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4i56MIA&#10;AADcAAAADwAAAGRycy9kb3ducmV2LnhtbERP24rCMBB9F/yHMAv7pum6Umw1isqKIvjg5QOGZmy7&#10;20xKk9Xq1xtB8G0O5zqTWWsqcaHGlZYVfPUjEMSZ1SXnCk7HVW8EwnlkjZVlUnAjB7NptzPBVNsr&#10;7+ly8LkIIexSVFB4X6dSuqwgg65va+LAnW1j0AfY5FI3eA3hppKDKIqlwZJDQ4E1LQvK/g7/RgH9&#10;6CRZrIeb9n5MqmX9u/3ebWOlPj/a+RiEp9a/xS/3Rof5oxi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iLnowgAAANwAAAAPAAAAAAAAAAAAAAAAAJgCAABkcnMvZG93&#10;bnJldi54bWxQSwUGAAAAAAQABAD1AAAAhwMAAAAA&#10;" adj="16205" fillcolor="#bfbfbf [2412]" stroked="f" strokeweight="1pt"/>
                                <v:shape id="Flèche droite 187" o:spid="_x0000_s122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Qcc8QA&#10;AADcAAAADwAAAGRycy9kb3ducmV2LnhtbERPzWrCQBC+C77DMoK3ZmMtalLXYENLRfBQ0wcYstMk&#10;bXY2ZLcaffpuQfA2H9/vrLPBtOJEvWssK5hFMQji0uqGKwWfxdvDCoTzyBpby6TgQg6yzXi0xlTb&#10;M3/Q6egrEULYpaig9r5LpXRlTQZdZDviwH3Z3qAPsK+k7vEcwk0rH+N4IQ02HBpq7Civqfw5/hoF&#10;9KqT5OX9aTdci6TNu+/9/LBfKDWdDNtnEJ4Gfxff3Dsd5q+W8P9MuEB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DEHHPEAAAA3AAAAA8AAAAAAAAAAAAAAAAAmAIAAGRycy9k&#10;b3ducmV2LnhtbFBLBQYAAAAABAAEAPUAAACJAwAAAAA=&#10;" adj="16205" fillcolor="#bfbfbf [2412]" stroked="f" strokeweight="1pt"/>
                              </v:group>
                            </v:group>
                          </v:group>
                          <v:shape id="Connecteur droit avec flèche 188" o:spid="_x0000_s122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uCF8YAAADcAAAADwAAAGRycy9kb3ducmV2LnhtbESPzU7DMBCE70i8g7VIXBB14FBVoW4F&#10;SBX00Er9eYBVvMSh8Tq1TRLevnuo1NuuZnbm2/ly9K3qKaYmsIGXSQGKuAq24drA8bB6noFKGdli&#10;G5gM/FOC5eL+bo6lDQPvqN/nWkkIpxINuJy7UutUOfKYJqEjFu0nRI9Z1lhrG3GQcN/q16KYao8N&#10;S4PDjj4dVaf9nzfwsYlf9Zm4/z2tntb5PGzXrt0a8/gwvr+ByjTmm/l6/W0Ffya08oxMoB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7ghfGAAAA3AAAAA8AAAAAAAAA&#10;AAAAAAAAoQIAAGRycy9kb3ducmV2LnhtbFBLBQYAAAAABAAEAPkAAACUAwAAAAA=&#10;" strokecolor="#103fc2 [3209]" strokeweight=".5pt">
                            <v:stroke endarrow="block" joinstyle="miter"/>
                          </v:shape>
                          <v:shape id="Connecteur droit avec flèche 189" o:spid="_x0000_s122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7cnjMIAAADcAAAADwAAAGRycy9kb3ducmV2LnhtbERPzWoCMRC+C75DGKEX0Wx7EF2NogVp&#10;PVTQ9gGGzXSzdTNZk3R3+/amIHibj+93Vpve1qIlHyrHCp6nGQjiwumKSwVfn/vJHESIyBprx6Tg&#10;jwJs1sPBCnPtOj5Re46lSCEcclRgYmxyKUNhyGKYuoY4cd/OW4wJ+lJqj10Kt7V8ybKZtFhxajDY&#10;0Kuh4nL+tQp2H/6tvBK3P5f9+BCv3fFg6qNST6N+uwQRqY8P8d39rtP8+QL+n0kXyPUN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7cnjMIAAADcAAAADwAAAAAAAAAAAAAA&#10;AAChAgAAZHJzL2Rvd25yZXYueG1sUEsFBgAAAAAEAAQA+QAAAJADAAAAAA==&#10;" strokecolor="#103fc2 [3209]" strokeweight=".5pt">
                            <v:stroke endarrow="block" joinstyle="miter"/>
                          </v:shape>
                        </v:group>
                        <v:shape id="Zone de texte 190" o:spid="_x0000_s1230"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qrb8YA&#10;AADcAAAADwAAAGRycy9kb3ducmV2LnhtbESPQUvDQBCF70L/wzKCF2k3imiN3RYpCDnk0lYKvQ3Z&#10;MRuanU131zT+e+cgeJvhvXnvm9Vm8r0aKaYusIGHRQGKuAm249bA5+FjvgSVMrLFPjAZ+KEEm/Xs&#10;ZoWlDVfe0bjPrZIQTiUacDkPpdapceQxLcJALNpXiB6zrLHVNuJVwn2vH4viWXvsWBocDrR11Jz3&#10;397AeKye7G50Od5v66qozvXl5VQbc3c7vb+ByjTlf/PfdWUF/1Xw5RmZ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qrb8YAAADcAAAADwAAAAAAAAAAAAAAAACYAgAAZHJz&#10;L2Rvd25yZXYueG1sUEsFBgAAAAAEAAQA9QAAAIsDAAAAAA==&#10;" filled="f" stroked="f" strokeweight=".5pt">
                          <v:textbox>
                            <w:txbxContent>
                              <w:p w:rsidR="00403F81" w:rsidRPr="00EC17E6" w:rsidRDefault="00403F81" w:rsidP="008911CD">
                                <w:pPr>
                                  <w:jc w:val="right"/>
                                  <w:rPr>
                                    <w:sz w:val="14"/>
                                  </w:rPr>
                                </w:pPr>
                                <w:r w:rsidRPr="00EC17E6">
                                  <w:rPr>
                                    <w:sz w:val="14"/>
                                  </w:rPr>
                                  <w:t>HYGROGEN</w:t>
                                </w:r>
                                <w:r>
                                  <w:rPr>
                                    <w:sz w:val="14"/>
                                  </w:rPr>
                                  <w:t xml:space="preserve"> &amp;  CARBON MONOXDE</w:t>
                                </w:r>
                              </w:p>
                            </w:txbxContent>
                          </v:textbox>
                        </v:shape>
                        <v:shape id="Zone de texte 191" o:spid="_x0000_s1231"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YO9MMA&#10;AADcAAAADwAAAGRycy9kb3ducmV2LnhtbERPS2sCMRC+F/wPYQpeSs0qpdatUYog7GEvPhC8DZtx&#10;s7iZrEm6rv++KRR6m4/vOcv1YFvRkw+NYwXTSQaCuHK64VrB8bB9/QARIrLG1jEpeFCA9Wr0tMRc&#10;uzvvqN/HWqQQDjkqMDF2uZShMmQxTFxHnLiL8xZjgr6W2uM9hdtWzrLsXVpsODUY7GhjqLruv62C&#10;/lS86V1von/ZlEVWXMvb/FwqNX4evj5BRBriv/jPXeg0fzGF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YO9MMAAADcAAAADwAAAAAAAAAAAAAAAACYAgAAZHJzL2Rv&#10;d25yZXYueG1sUEsFBgAAAAAEAAQA9QAAAIgDAAAAAA==&#10;" filled="f" stroked="f" strokeweight=".5pt">
                          <v:textbox>
                            <w:txbxContent>
                              <w:p w:rsidR="00403F81" w:rsidRPr="00EC17E6" w:rsidRDefault="00403F81" w:rsidP="008911CD">
                                <w:pPr>
                                  <w:jc w:val="right"/>
                                  <w:rPr>
                                    <w:sz w:val="14"/>
                                  </w:rPr>
                                </w:pPr>
                                <w:r>
                                  <w:rPr>
                                    <w:sz w:val="14"/>
                                  </w:rPr>
                                  <w:t>CARBON DIOXIDE &amp; WATER</w:t>
                                </w:r>
                              </w:p>
                            </w:txbxContent>
                          </v:textbox>
                        </v:shape>
                        <v:shape id="Zone de texte 192" o:spid="_x0000_s123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wSQg8MA&#10;AADcAAAADwAAAGRycy9kb3ducmV2LnhtbERPS2sCMRC+F/wPYQq9lJqtFK1boxRB2MNefCB4Gzbj&#10;ZnEzWZO4bv99Uyh4m4/vOYvVYFvRkw+NYwXv4wwEceV0w7WCw37z9gkiRGSNrWNS8EMBVsvR0wJz&#10;7e68pX4Xa5FCOOSowMTY5VKGypDFMHYdceLOzluMCfpaao/3FG5bOcmyqbTYcGow2NHaUHXZ3ayC&#10;/lh8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wSQg8MAAADcAAAADwAAAAAAAAAAAAAAAACYAgAAZHJzL2Rv&#10;d25yZXYueG1sUEsFBgAAAAAEAAQA9QAAAIgDAAAAAA==&#10;" filled="f" stroked="f" strokeweight=".5pt">
                          <v:textbox>
                            <w:txbxContent>
                              <w:p w:rsidR="00403F81" w:rsidRPr="00EC17E6" w:rsidRDefault="00403F81" w:rsidP="008911CD">
                                <w:pPr>
                                  <w:jc w:val="left"/>
                                  <w:rPr>
                                    <w:sz w:val="14"/>
                                  </w:rPr>
                                </w:pPr>
                                <w:r w:rsidRPr="00EC17E6">
                                  <w:rPr>
                                    <w:sz w:val="14"/>
                                  </w:rPr>
                                  <w:t>OXYGEN</w:t>
                                </w:r>
                              </w:p>
                            </w:txbxContent>
                          </v:textbox>
                        </v:shape>
                        <v:shape id="Zone de texte 193" o:spid="_x0000_s1233"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g1GMMA&#10;AADcAAAADwAAAGRycy9kb3ducmV2LnhtbERPS2sCMRC+C/6HMIIXqVlr6WM1igjCHvaiLYXehs10&#10;s7iZrEm6rv++KRS8zcf3nPV2sK3oyYfGsYLFPANBXDndcK3g4/3w8AoiRGSNrWNScKMA2814tMZc&#10;uysfqT/FWqQQDjkqMDF2uZShMmQxzF1HnLhv5y3GBH0ttcdrCretfMyyZ2mx4dRgsKO9oep8+rEK&#10;+s/iSR97E/1sXxZZcS4vL1+lUtPJsFuBiDTEu/jfXeg0/20Jf8+kC+Tm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Eg1GMMAAADcAAAADwAAAAAAAAAAAAAAAACYAgAAZHJzL2Rv&#10;d25yZXYueG1sUEsFBgAAAAAEAAQA9QAAAIgDAAAAAA==&#10;" filled="f" stroked="f" strokeweight=".5pt">
                          <v:textbox>
                            <w:txbxContent>
                              <w:p w:rsidR="00403F81" w:rsidRPr="00EC17E6" w:rsidRDefault="00403F81" w:rsidP="008911CD">
                                <w:pPr>
                                  <w:jc w:val="left"/>
                                  <w:rPr>
                                    <w:sz w:val="14"/>
                                  </w:rPr>
                                </w:pPr>
                                <w:r>
                                  <w:rPr>
                                    <w:sz w:val="14"/>
                                  </w:rPr>
                                  <w:t>EXCESS OXYGEN</w:t>
                                </w:r>
                              </w:p>
                            </w:txbxContent>
                          </v:textbox>
                        </v:shape>
                        <v:shape id="Zone de texte 194" o:spid="_x0000_s123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tbMMA&#10;AADcAAAADwAAAGRycy9kb3ducmV2LnhtbERPS2sCMRC+F/wPYQq9lJptEa1boxRB2MNefCB4Gzbj&#10;ZnEzWZO4bv99Uyh4m4/vOYvVYFvRkw+NYwXv4wwEceV0w7WCw37z9gkiRGSNrWNS8EMBVsvR0wJz&#10;7e68pX4Xa5FCOOSowMTY5VKGypDFMHYdceLOzluMCfpaao/3FG5b+ZFlU2mx4dRgsKO1oeqyu1kF&#10;/bGY6G1von9dl0VWXMrr7FQq9fI8fH+BiDTEh/jfXeg0fz6Bv2fSBXL5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GtbMMAAADcAAAADwAAAAAAAAAAAAAAAACYAgAAZHJzL2Rv&#10;d25yZXYueG1sUEsFBgAAAAAEAAQA9QAAAIgDAAAAAA==&#10;" filled="f" stroked="f" strokeweight=".5pt">
                          <v:textbox>
                            <w:txbxContent>
                              <w:p w:rsidR="00403F81" w:rsidRPr="00EC17E6" w:rsidRDefault="00403F81" w:rsidP="008911CD">
                                <w:pPr>
                                  <w:jc w:val="center"/>
                                  <w:rPr>
                                    <w:color w:val="595959" w:themeColor="accent3"/>
                                    <w:sz w:val="14"/>
                                  </w:rPr>
                                </w:pPr>
                                <w:r>
                                  <w:rPr>
                                    <w:color w:val="595959" w:themeColor="accent3"/>
                                    <w:sz w:val="14"/>
                                  </w:rPr>
                                  <w:t>OXY</w:t>
                                </w:r>
                                <w:r w:rsidRPr="00EC17E6">
                                  <w:rPr>
                                    <w:color w:val="595959" w:themeColor="accent3"/>
                                    <w:sz w:val="14"/>
                                  </w:rPr>
                                  <w:t>GEN IONS</w:t>
                                </w:r>
                              </w:p>
                            </w:txbxContent>
                          </v:textbox>
                        </v:shape>
                      </v:group>
                      <v:shape id="Zone de texte 195" o:spid="_x0000_s123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0I98MA&#10;AADcAAAADwAAAGRycy9kb3ducmV2LnhtbERPS2sCMRC+C/6HMIIXqVmLfa1GEUHYw160pdDbsJlu&#10;FjeTNUnX9d83hYK3+fies94OthU9+dA4VrCYZyCIK6cbrhV8vB8eXkGEiKyxdUwKbhRguxmP1phr&#10;d+Uj9adYixTCIUcFJsYulzJUhiyGueuIE/ftvMWYoK+l9nhN4baVj1n2LC02nBoMdrQ3VJ1PP1ZB&#10;/1ks9bE30c/2ZZEV5/Ly8lUqNZ0MuxWISEO8i//dhU7z357g75l0gdz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0I98MAAADcAAAADwAAAAAAAAAAAAAAAACYAgAAZHJzL2Rv&#10;d25yZXYueG1sUEsFBgAAAAAEAAQA9QAAAIgDAAAAAA==&#10;" filled="f" stroked="f" strokeweight=".5pt">
                        <v:textbox>
                          <w:txbxContent>
                            <w:p w:rsidR="00403F81" w:rsidRPr="00EC17E6" w:rsidRDefault="00403F81" w:rsidP="008911CD">
                              <w:pPr>
                                <w:jc w:val="center"/>
                                <w:rPr>
                                  <w:color w:val="103FC2" w:themeColor="accent6"/>
                                  <w:sz w:val="14"/>
                                </w:rPr>
                              </w:pPr>
                              <w:r w:rsidRPr="00EC17E6">
                                <w:rPr>
                                  <w:color w:val="103FC2" w:themeColor="accent6"/>
                                  <w:sz w:val="14"/>
                                </w:rPr>
                                <w:t>ELECTRONS</w:t>
                              </w:r>
                            </w:p>
                          </w:txbxContent>
                        </v:textbox>
                      </v:shape>
                    </v:group>
                    <v:shape id="Connecteur droit avec flèche 196" o:spid="_x0000_s1236"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JCvkMQAAADcAAAADwAAAGRycy9kb3ducmV2LnhtbERPTWsCMRC9C/0PYYTeNKtU0dUotbRQ&#10;8NDWKngcNtPN0s1km6Tu6q83QqG3ebzPWa47W4sT+VA5VjAaZiCIC6crLhXsP18GMxAhImusHZOC&#10;MwVYr+56S8y1a/mDTrtYihTCIUcFJsYmlzIUhiyGoWuIE/flvMWYoC+l9timcFvLcZZNpcWKU4PB&#10;hp4MFd+7X6vgbTOehMtsb3422fvh+PzgW1ttlbrvd48LEJG6+C/+c7/qNH8+hdsz6QK5u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kK+QxAAAANwAAAAPAAAAAAAAAAAA&#10;AAAAAKECAABkcnMvZG93bnJldi54bWxQSwUGAAAAAAQABAD5AAAAkgMAAAAA&#10;" strokecolor="#595959 [3206]" strokeweight="1.5pt">
                      <v:stroke endarrow="block" endarrowwidth="wide" joinstyle="miter"/>
                    </v:shape>
                    <v:shape id="Zone de texte 197" o:spid="_x0000_s123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MzG8MA&#10;AADcAAAADwAAAGRycy9kb3ducmV2LnhtbERPS2sCMRC+F/wPYQQvpWYrpbarUUQQ9rAXHwi9DZtx&#10;s7iZrEm6rv++KRR6m4/vOcv1YFvRkw+NYwWv0wwEceV0w7WC03H38gEiRGSNrWNS8KAA69XoaYm5&#10;dnfeU3+ItUghHHJUYGLscilDZchimLqOOHEX5y3GBH0ttcd7CretnGXZu7TYcGow2NHWUHU9fFsF&#10;/bl40/veRP+8LYusuJa3+Vep1GQ8bBYgIg3xX/znLnSa/zm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3MzG8MAAADcAAAADwAAAAAAAAAAAAAAAACYAgAAZHJzL2Rv&#10;d25yZXYueG1sUEsFBgAAAAAEAAQA9QAAAIgDAAAAAA==&#10;" filled="f" stroked="f" strokeweight=".5pt">
                      <v:textbox>
                        <w:txbxContent>
                          <w:p w:rsidR="00403F81" w:rsidRPr="00EC17E6" w:rsidRDefault="00403F81" w:rsidP="008911CD">
                            <w:pPr>
                              <w:jc w:val="center"/>
                              <w:rPr>
                                <w:b/>
                                <w:color w:val="006600" w:themeColor="accent1"/>
                                <w:sz w:val="12"/>
                              </w:rPr>
                            </w:pPr>
                            <w:r w:rsidRPr="00EC17E6">
                              <w:rPr>
                                <w:b/>
                                <w:color w:val="006600" w:themeColor="accent1"/>
                                <w:sz w:val="14"/>
                              </w:rPr>
                              <w:t>ELECTROLYTE</w:t>
                            </w:r>
                          </w:p>
                        </w:txbxContent>
                      </v:textbox>
                    </v:shape>
                  </v:group>
                  <v:shape id="Zone de texte 198" o:spid="_x0000_s123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IbTcYA&#10;AADcAAAADwAAAGRycy9kb3ducmV2LnhtbESPQWvCQBCF74X+h2UKvdWNLZYaXaUI0l4KaivibcyO&#10;2WB2NmS3Sfz3zqHQ2wzvzXvfzJeDr1VHbawCGxiPMlDERbAVlwZ+vtdPb6BiQrZYByYDV4qwXNzf&#10;zTG3oectdbtUKgnhmKMBl1KTax0LRx7jKDTEop1D6zHJ2pbatthLuK/1c5a9ao8VS4PDhlaOisvu&#10;1xs4+skpnlfF+mvfffT77cth48qDMY8Pw/sMVKIh/Zv/rj+t4E+FVp6RCfTi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ZIbTcYAAADcAAAADwAAAAAAAAAAAAAAAACYAgAAZHJz&#10;L2Rvd25yZXYueG1sUEsFBgAAAAAEAAQA9QAAAIsDAAAAAA==&#10;" filled="f" stroked="f" strokeweight=".5pt">
                    <v:textbox>
                      <w:txbxContent>
                        <w:p w:rsidR="00403F81" w:rsidRPr="00EC17E6" w:rsidRDefault="00403F81" w:rsidP="008911CD">
                          <w:pPr>
                            <w:jc w:val="center"/>
                            <w:rPr>
                              <w:b/>
                              <w:color w:val="FFFFFF" w:themeColor="background1"/>
                              <w:sz w:val="20"/>
                            </w:rPr>
                          </w:pPr>
                          <w:r w:rsidRPr="00EC17E6">
                            <w:rPr>
                              <w:b/>
                              <w:color w:val="FFFFFF" w:themeColor="background1"/>
                              <w:sz w:val="20"/>
                            </w:rPr>
                            <w:t>CATHODE</w:t>
                          </w:r>
                        </w:p>
                      </w:txbxContent>
                    </v:textbox>
                  </v:shape>
                </v:group>
                <v:shape id="Zone de texte 199" o:spid="_x0000_s123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aAC8sMA&#10;AADcAAAADwAAAGRycy9kb3ducmV2LnhtbERPS2sCMRC+F/wPYYReimYtUnU1ShEKe9iLDwq9DZtx&#10;s7iZbJO4bv+9KRR6m4/vOZvdYFvRkw+NYwWzaQaCuHK64VrB+fQxWYIIEVlj65gU/FCA3Xb0tMFc&#10;uzsfqD/GWqQQDjkqMDF2uZShMmQxTF1HnLiL8xZjgr6W2uM9hdtWvmbZm7TYcGow2NHeUHU93qyC&#10;/rOY60Nvon/Zl0VWXMvvxVep1PN4eF+DiDTEf/Gfu9Bp/moFv8+kC+T2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aAC8sMAAADcAAAADwAAAAAAAAAAAAAAAACYAgAAZHJzL2Rv&#10;d25yZXYueG1sUEsFBgAAAAAEAAQA9QAAAIgDAAAAAA==&#10;" filled="f" stroked="f" strokeweight=".5pt">
                  <v:textbox>
                    <w:txbxContent>
                      <w:p w:rsidR="00403F81" w:rsidRPr="00EC17E6" w:rsidRDefault="00403F81" w:rsidP="008911CD">
                        <w:pPr>
                          <w:jc w:val="center"/>
                          <w:rPr>
                            <w:b/>
                            <w:color w:val="FFFFFF" w:themeColor="background1"/>
                            <w:sz w:val="20"/>
                          </w:rPr>
                        </w:pPr>
                        <w:r w:rsidRPr="00EC17E6">
                          <w:rPr>
                            <w:b/>
                            <w:color w:val="FFFFFF" w:themeColor="background1"/>
                            <w:sz w:val="20"/>
                          </w:rPr>
                          <w:t>ANODE</w:t>
                        </w:r>
                      </w:p>
                    </w:txbxContent>
                  </v:textbox>
                </v:shape>
                <w10:wrap type="topAndBottom"/>
              </v:group>
            </w:pict>
          </mc:Fallback>
        </mc:AlternateContent>
      </w:r>
      <w:r w:rsidR="000E37A5">
        <w:rPr>
          <w:lang w:val="en-GB"/>
        </w:rPr>
        <w:t xml:space="preserve">Another HT operating fuel cell is the Solid Oxide Fuel Cell. </w:t>
      </w:r>
      <w:r w:rsidR="00F82836">
        <w:rPr>
          <w:lang w:val="en-GB"/>
        </w:rPr>
        <w:t xml:space="preserve">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hence needed. The efficiency of SOFC is higher than the one of PAFC, but </w:t>
      </w:r>
      <w:r w:rsidR="00F82836">
        <w:rPr>
          <w:lang w:val="en-GB"/>
        </w:rPr>
        <w:lastRenderedPageBreak/>
        <w:t>it remains interesting to use them as combined heat and power units. This is one of their main applications for domestic use. However, their power output range being very wide, from 1 mW</w:t>
      </w:r>
      <w:r w:rsidR="003C2D76">
        <w:rPr>
          <w:lang w:val="en-GB"/>
        </w:rPr>
        <w:t xml:space="preserve"> to 5 M</w:t>
      </w:r>
      <w:r w:rsidR="00F82836">
        <w:rPr>
          <w:lang w:val="en-GB"/>
        </w:rPr>
        <w:t>W, they can also found an application as small electronic charger. Their power density is between 0.15 and 0.7 W/cm².</w:t>
      </w:r>
    </w:p>
    <w:p w:rsidR="006D3790" w:rsidRDefault="00B3060A" w:rsidP="006D3790">
      <w:pPr>
        <w:pStyle w:val="Heading3"/>
        <w:rPr>
          <w:shd w:val="clear" w:color="auto" w:fill="FFFFFF"/>
          <w:lang w:val="en-GB"/>
        </w:rPr>
      </w:pPr>
      <w:r w:rsidRPr="008911CD">
        <w:rPr>
          <w:noProof/>
          <w:shd w:val="clear" w:color="auto" w:fill="FFFFFF"/>
          <w:lang w:val="de-DE"/>
        </w:rPr>
        <mc:AlternateContent>
          <mc:Choice Requires="wps">
            <w:drawing>
              <wp:anchor distT="0" distB="0" distL="114300" distR="114300" simplePos="0" relativeHeight="251745280" behindDoc="0" locked="0" layoutInCell="1" allowOverlap="1" wp14:anchorId="026BB8E4" wp14:editId="79A0AD16">
                <wp:simplePos x="0" y="0"/>
                <wp:positionH relativeFrom="column">
                  <wp:posOffset>3576173</wp:posOffset>
                </wp:positionH>
                <wp:positionV relativeFrom="paragraph">
                  <wp:posOffset>1554186</wp:posOffset>
                </wp:positionV>
                <wp:extent cx="748665" cy="325315"/>
                <wp:effectExtent l="0" t="0" r="0" b="0"/>
                <wp:wrapNone/>
                <wp:docPr id="329" name="Zone de texte 329"/>
                <wp:cNvGraphicFramePr/>
                <a:graphic xmlns:a="http://schemas.openxmlformats.org/drawingml/2006/main">
                  <a:graphicData uri="http://schemas.microsoft.com/office/word/2010/wordprocessingShape">
                    <wps:wsp>
                      <wps:cNvSpPr txBox="1"/>
                      <wps:spPr>
                        <a:xfrm>
                          <a:off x="0" y="0"/>
                          <a:ext cx="748665" cy="3253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26BB8E4" id="Zone de texte 329" o:spid="_x0000_s1240" type="#_x0000_t202" style="position:absolute;left:0;text-align:left;margin-left:281.6pt;margin-top:122.4pt;width:58.95pt;height:25.6pt;z-index:251745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" filled="f" stroked="f" strokeweight=".5pt">
                <v:textbox>
                  <w:txbxContent>
                    <w:p w:rsidR="00403F81" w:rsidRPr="00EC17E6" w:rsidRDefault="00403F81" w:rsidP="008911CD">
                      <w:pPr>
                        <w:jc w:val="left"/>
                        <w:rPr>
                          <w:sz w:val="14"/>
                        </w:rPr>
                      </w:pPr>
                      <w:r>
                        <w:rPr>
                          <w:sz w:val="14"/>
                        </w:rPr>
                        <w:t>CARBON DIOXIDE</w:t>
                      </w:r>
                    </w:p>
                  </w:txbxContent>
                </v:textbox>
              </v:shape>
            </w:pict>
          </mc:Fallback>
        </mc:AlternateContent>
      </w:r>
      <w:r w:rsidR="008911CD">
        <w:rPr>
          <w:noProof/>
          <w:lang w:val="de-DE"/>
        </w:rPr>
        <mc:AlternateContent>
          <mc:Choice Requires="wpg">
            <w:drawing>
              <wp:anchor distT="0" distB="0" distL="114300" distR="114300" simplePos="0" relativeHeight="251740160" behindDoc="0" locked="0" layoutInCell="1" allowOverlap="1" wp14:anchorId="5C9ED178" wp14:editId="53D6D204">
                <wp:simplePos x="0" y="0"/>
                <wp:positionH relativeFrom="margin">
                  <wp:posOffset>2540</wp:posOffset>
                </wp:positionH>
                <wp:positionV relativeFrom="paragraph">
                  <wp:posOffset>258445</wp:posOffset>
                </wp:positionV>
                <wp:extent cx="4319905" cy="2159635"/>
                <wp:effectExtent l="0" t="0" r="0" b="12065"/>
                <wp:wrapTopAndBottom/>
                <wp:docPr id="284" name="Groupe 284"/>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5"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right"/>
                                        <w:rPr>
                                          <w:sz w:val="14"/>
                                        </w:rPr>
                                      </w:pPr>
                                      <w:r w:rsidRPr="00EC17E6">
                                        <w:rPr>
                                          <w:sz w:val="14"/>
                                        </w:rPr>
                                        <w:t>HYGROGEN</w:t>
                                      </w:r>
                                      <w:r>
                                        <w:rPr>
                                          <w:sz w:val="14"/>
                                        </w:rPr>
                                        <w:t xml:space="preserve"> &amp;  CARBON MONOXDE</w:t>
                                      </w:r>
                                    </w:p>
                                    <w:p w:rsidR="00403F81" w:rsidRPr="00EC17E6" w:rsidRDefault="00403F81" w:rsidP="008911CD">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color w:val="103FC2" w:themeColor="accent6"/>
                                        <w:sz w:val="14"/>
                                      </w:rPr>
                                    </w:pPr>
                                    <w:r w:rsidRPr="00EC17E6">
                                      <w:rPr>
                                        <w:color w:val="103FC2"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006600" w:themeColor="accent1"/>
                                      <w:sz w:val="12"/>
                                    </w:rPr>
                                  </w:pPr>
                                  <w:r w:rsidRPr="00EC17E6">
                                    <w:rPr>
                                      <w:b/>
                                      <w:color w:val="006600"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C17E6" w:rsidRDefault="00403F81" w:rsidP="008911CD">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C9ED178" id="Groupe 284" o:spid="_x0000_s1241" style="position:absolute;left:0;text-align:left;margin-left:.2pt;margin-top:20.35pt;width:340.15pt;height:170.05pt;z-index:251740160;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">
                <v:group id="Groupe 285" o:spid="_x0000_s124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4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4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4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4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4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4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60 [3204]" stroked="f" strokeweight="1pt">
                              <v:fill opacity="19789f"/>
                            </v:rect>
                            <v:group id="Groupe 292" o:spid="_x0000_s124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5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60 [3204]" strokecolor="#003200 [1604]" strokeweight="1pt"/>
                              <v:rect id="Rectangle 294" o:spid="_x0000_s125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60 [3204]" strokecolor="#003200 [1604]" strokeweight="1pt"/>
                            </v:group>
                            <v:group id="Groupe 295" o:spid="_x0000_s125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5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5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103fc2 [3209]" strokeweight="1.5pt"/>
                                <v:group id="Groupe 298" o:spid="_x0000_s125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5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03200 [1604]" strokeweight="1.5pt">
                                    <v:stroke endcap="round"/>
                                  </v:rect>
                                  <v:line id="Connecteur droit 300" o:spid="_x0000_s125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60 [3204]" strokeweight="1.5pt">
                                    <v:stroke joinstyle="miter"/>
                                  </v:line>
                                  <v:line id="Connecteur droit 301" o:spid="_x0000_s125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60 [3204]" strokeweight="1.5pt">
                                    <v:stroke joinstyle="miter"/>
                                  </v:line>
                                  <v:line id="Connecteur droit 302" o:spid="_x0000_s125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60 [3204]" strokeweight="1.5pt">
                                    <v:stroke joinstyle="miter"/>
                                  </v:line>
                                  <v:line id="Connecteur droit 303" o:spid="_x0000_s126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60 [3204]" strokeweight="1.5pt">
                                    <v:stroke joinstyle="miter"/>
                                  </v:line>
                                  <v:line id="Connecteur droit 304" o:spid="_x0000_s126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60 [3204]" strokeweight="1.5pt">
                                    <v:stroke joinstyle="miter"/>
                                  </v:line>
                                  <v:line id="Connecteur droit 305" o:spid="_x0000_s126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60 [3204]" strokeweight="1.5pt">
                                    <v:stroke joinstyle="miter"/>
                                  </v:line>
                                  <v:line id="Connecteur droit 306" o:spid="_x0000_s126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60 [3204]" strokeweight="1.5pt">
                                    <v:stroke joinstyle="miter"/>
                                  </v:line>
                                  <v:line id="Connecteur droit 307" o:spid="_x0000_s126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60 [3204]" strokeweight="1.5pt">
                                    <v:stroke joinstyle="miter"/>
                                  </v:line>
                                </v:group>
                                <v:shape id="Image 308" o:spid="_x0000_s126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6" o:title="idea-256" recolortarget="#071c56 [1449]"/>
                                  <v:path arrowok="t"/>
                                </v:shape>
                              </v:group>
                              <v:group id="Groupe 309" o:spid="_x0000_s126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6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6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6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7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7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103fc2 [3209]" strokeweight=".5pt">
                            <v:stroke endarrow="block" joinstyle="miter"/>
                          </v:shape>
                          <v:shape id="Connecteur droit avec flèche 315" o:spid="_x0000_s127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103fc2 [3209]" strokeweight=".5pt">
                            <v:stroke endarrow="block" joinstyle="miter"/>
                          </v:shape>
                        </v:group>
                        <v:shape id="Zone de texte 316" o:spid="_x0000_s1273"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403F81" w:rsidRPr="00EC17E6" w:rsidRDefault="00403F81" w:rsidP="008911CD">
                                <w:pPr>
                                  <w:jc w:val="right"/>
                                  <w:rPr>
                                    <w:sz w:val="14"/>
                                  </w:rPr>
                                </w:pPr>
                                <w:r w:rsidRPr="00EC17E6">
                                  <w:rPr>
                                    <w:sz w:val="14"/>
                                  </w:rPr>
                                  <w:t>HYGROGEN</w:t>
                                </w:r>
                                <w:r>
                                  <w:rPr>
                                    <w:sz w:val="14"/>
                                  </w:rPr>
                                  <w:t xml:space="preserve"> &amp;  CARBON MONOXDE</w:t>
                                </w:r>
                              </w:p>
                              <w:p w:rsidR="00403F81" w:rsidRPr="00EC17E6" w:rsidRDefault="00403F81" w:rsidP="008911CD">
                                <w:pPr>
                                  <w:jc w:val="right"/>
                                  <w:rPr>
                                    <w:sz w:val="14"/>
                                  </w:rPr>
                                </w:pPr>
                              </w:p>
                            </w:txbxContent>
                          </v:textbox>
                        </v:shape>
                        <v:shape id="Zone de texte 317" o:spid="_x0000_s1274"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403F81" w:rsidRPr="00EC17E6" w:rsidRDefault="00403F81" w:rsidP="008911CD">
                                <w:pPr>
                                  <w:jc w:val="right"/>
                                  <w:rPr>
                                    <w:sz w:val="14"/>
                                  </w:rPr>
                                </w:pPr>
                                <w:r>
                                  <w:rPr>
                                    <w:sz w:val="14"/>
                                  </w:rPr>
                                  <w:t>CARBON DIOXIDE &amp; WATER</w:t>
                                </w:r>
                              </w:p>
                            </w:txbxContent>
                          </v:textbox>
                        </v:shape>
                        <v:shape id="Zone de texte 318" o:spid="_x0000_s127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403F81" w:rsidRPr="00EC17E6" w:rsidRDefault="00403F81" w:rsidP="008911CD">
                                <w:pPr>
                                  <w:jc w:val="left"/>
                                  <w:rPr>
                                    <w:sz w:val="14"/>
                                  </w:rPr>
                                </w:pPr>
                                <w:r w:rsidRPr="00EC17E6">
                                  <w:rPr>
                                    <w:sz w:val="14"/>
                                  </w:rPr>
                                  <w:t>OXYGEN</w:t>
                                </w:r>
                              </w:p>
                            </w:txbxContent>
                          </v:textbox>
                        </v:shape>
                        <v:shape id="Zone de texte 319" o:spid="_x0000_s1276"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403F81" w:rsidRPr="00EC17E6" w:rsidRDefault="00403F81" w:rsidP="008911CD">
                                <w:pPr>
                                  <w:jc w:val="left"/>
                                  <w:rPr>
                                    <w:sz w:val="14"/>
                                  </w:rPr>
                                </w:pPr>
                                <w:r>
                                  <w:rPr>
                                    <w:sz w:val="14"/>
                                  </w:rPr>
                                  <w:t>EXCESS CARBON DIOXIDE &amp; OXYGEN</w:t>
                                </w:r>
                              </w:p>
                            </w:txbxContent>
                          </v:textbox>
                        </v:shape>
                        <v:shape id="Zone de texte 320" o:spid="_x0000_s127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403F81" w:rsidRPr="00EC17E6" w:rsidRDefault="00403F81" w:rsidP="008911CD">
                                <w:pPr>
                                  <w:jc w:val="center"/>
                                  <w:rPr>
                                    <w:color w:val="595959" w:themeColor="accent3"/>
                                    <w:sz w:val="14"/>
                                  </w:rPr>
                                </w:pPr>
                                <w:r>
                                  <w:rPr>
                                    <w:color w:val="595959" w:themeColor="accent3"/>
                                    <w:sz w:val="14"/>
                                  </w:rPr>
                                  <w:t>CARBONATE</w:t>
                                </w:r>
                                <w:r w:rsidRPr="00EC17E6">
                                  <w:rPr>
                                    <w:color w:val="595959" w:themeColor="accent3"/>
                                    <w:sz w:val="14"/>
                                  </w:rPr>
                                  <w:t xml:space="preserve"> IONS</w:t>
                                </w:r>
                              </w:p>
                            </w:txbxContent>
                          </v:textbox>
                        </v:shape>
                      </v:group>
                      <v:shape id="Zone de texte 321" o:spid="_x0000_s127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403F81" w:rsidRPr="00EC17E6" w:rsidRDefault="00403F81" w:rsidP="008911CD">
                              <w:pPr>
                                <w:jc w:val="center"/>
                                <w:rPr>
                                  <w:color w:val="103FC2" w:themeColor="accent6"/>
                                  <w:sz w:val="14"/>
                                </w:rPr>
                              </w:pPr>
                              <w:r w:rsidRPr="00EC17E6">
                                <w:rPr>
                                  <w:color w:val="103FC2" w:themeColor="accent6"/>
                                  <w:sz w:val="14"/>
                                </w:rPr>
                                <w:t>ELECTRONS</w:t>
                              </w:r>
                            </w:p>
                          </w:txbxContent>
                        </v:textbox>
                      </v:shape>
                    </v:group>
                    <v:shape id="Connecteur droit avec flèche 322" o:spid="_x0000_s127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595959 [3206]" strokeweight="1.5pt">
                      <v:stroke endarrow="block" endarrowwidth="wide" joinstyle="miter"/>
                    </v:shape>
                    <v:shape id="Zone de texte 323" o:spid="_x0000_s128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403F81" w:rsidRPr="00EC17E6" w:rsidRDefault="00403F81" w:rsidP="008911CD">
                            <w:pPr>
                              <w:jc w:val="center"/>
                              <w:rPr>
                                <w:b/>
                                <w:color w:val="006600" w:themeColor="accent1"/>
                                <w:sz w:val="12"/>
                              </w:rPr>
                            </w:pPr>
                            <w:r w:rsidRPr="00EC17E6">
                              <w:rPr>
                                <w:b/>
                                <w:color w:val="006600" w:themeColor="accent1"/>
                                <w:sz w:val="14"/>
                              </w:rPr>
                              <w:t>ELECTROLYTE</w:t>
                            </w:r>
                          </w:p>
                        </w:txbxContent>
                      </v:textbox>
                    </v:shape>
                  </v:group>
                  <v:shape id="Zone de texte 324" o:spid="_x0000_s128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403F81" w:rsidRPr="00EC17E6" w:rsidRDefault="00403F81" w:rsidP="008911CD">
                          <w:pPr>
                            <w:jc w:val="center"/>
                            <w:rPr>
                              <w:b/>
                              <w:color w:val="FFFFFF" w:themeColor="background1"/>
                              <w:sz w:val="20"/>
                            </w:rPr>
                          </w:pPr>
                          <w:r w:rsidRPr="00EC17E6">
                            <w:rPr>
                              <w:b/>
                              <w:color w:val="FFFFFF" w:themeColor="background1"/>
                              <w:sz w:val="20"/>
                            </w:rPr>
                            <w:t>CATHODE</w:t>
                          </w:r>
                        </w:p>
                      </w:txbxContent>
                    </v:textbox>
                  </v:shape>
                </v:group>
                <v:shape id="Zone de texte 325" o:spid="_x0000_s128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403F81" w:rsidRPr="00EC17E6" w:rsidRDefault="00403F81" w:rsidP="008911CD">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8911CD" w:rsidRPr="008911CD">
        <w:rPr>
          <w:noProof/>
          <w:shd w:val="clear" w:color="auto" w:fill="FFFFFF"/>
          <w:lang w:val="de-DE"/>
        </w:rPr>
        <mc:AlternateContent>
          <mc:Choice Requires="wps">
            <w:drawing>
              <wp:anchor distT="0" distB="0" distL="114300" distR="114300" simplePos="0" relativeHeight="251744256" behindDoc="0" locked="0" layoutInCell="1" allowOverlap="1" wp14:anchorId="1C86F31D" wp14:editId="0029618D">
                <wp:simplePos x="0" y="0"/>
                <wp:positionH relativeFrom="column">
                  <wp:posOffset>2972435</wp:posOffset>
                </wp:positionH>
                <wp:positionV relativeFrom="paragraph">
                  <wp:posOffset>1536700</wp:posOffset>
                </wp:positionV>
                <wp:extent cx="649605" cy="298450"/>
                <wp:effectExtent l="0" t="0" r="0" b="6350"/>
                <wp:wrapNone/>
                <wp:docPr id="328" name="Flèche droite 328"/>
                <wp:cNvGraphicFramePr/>
                <a:graphic xmlns:a="http://schemas.openxmlformats.org/drawingml/2006/main">
                  <a:graphicData uri="http://schemas.microsoft.com/office/word/2010/wordprocessingShape">
                    <wps:wsp>
                      <wps:cNvSpPr/>
                      <wps:spPr>
                        <a:xfrm flipH="1">
                          <a:off x="0" y="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3548FD2" id="Flèche droite 328" o:spid="_x0000_s1026" type="#_x0000_t13" style="position:absolute;margin-left:234.05pt;margin-top:121pt;width:51.15pt;height:23.5pt;flip:x;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" adj="16638" fillcolor="#bfbfbf [2412]" stroked="f" strokeweight="1pt"/>
            </w:pict>
          </mc:Fallback>
        </mc:AlternateContent>
      </w:r>
      <w:r w:rsidR="008911CD" w:rsidRPr="008911CD">
        <w:rPr>
          <w:noProof/>
          <w:shd w:val="clear" w:color="auto" w:fill="FFFFFF"/>
          <w:lang w:val="de-DE"/>
        </w:rPr>
        <mc:AlternateContent>
          <mc:Choice Requires="wps">
            <w:drawing>
              <wp:anchor distT="0" distB="0" distL="114300" distR="114300" simplePos="0" relativeHeight="251743232" behindDoc="0" locked="0" layoutInCell="1" allowOverlap="1" wp14:anchorId="4E9012AC" wp14:editId="08293006">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7ECDF9" id="Connecteur droit 327" o:spid="_x0000_s1026" style="position:absolute;flip:x;z-index:251743232;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60 [3204]" strokeweight="1.5pt">
                <v:stroke joinstyle="miter"/>
              </v:line>
            </w:pict>
          </mc:Fallback>
        </mc:AlternateContent>
      </w:r>
      <w:r w:rsidR="008911CD" w:rsidRPr="008911CD">
        <w:rPr>
          <w:noProof/>
          <w:shd w:val="clear" w:color="auto" w:fill="FFFFFF"/>
          <w:lang w:val="de-DE"/>
        </w:rPr>
        <mc:AlternateContent>
          <mc:Choice Requires="wps">
            <w:drawing>
              <wp:anchor distT="0" distB="0" distL="114300" distR="114300" simplePos="0" relativeHeight="251742208" behindDoc="0" locked="0" layoutInCell="1" allowOverlap="1" wp14:anchorId="2F240862" wp14:editId="146265E8">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49D64C9" id="Connecteur droit 326" o:spid="_x0000_s1026" style="position:absolute;flip:x;z-index:251742208;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60 [3204]" strokeweight="1.5pt">
                <v:stroke joinstyle="miter"/>
              </v:line>
            </w:pict>
          </mc:Fallback>
        </mc:AlternateContent>
      </w:r>
      <w:r w:rsidR="006D3790" w:rsidRPr="00F85971">
        <w:rPr>
          <w:shd w:val="clear" w:color="auto" w:fill="FFFFFF"/>
          <w:lang w:val="en-GB"/>
        </w:rPr>
        <w:t>MCFC</w:t>
      </w:r>
    </w:p>
    <w:p w:rsidR="008911CD" w:rsidRPr="008911CD" w:rsidRDefault="003C2D76" w:rsidP="008911CD">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improves its tolerance in terms of fuel. </w:t>
      </w:r>
      <w:r w:rsidR="00B3060A">
        <w:rPr>
          <w:lang w:val="en-GB"/>
        </w:rPr>
        <w:t>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density, between 0.1 and 0.12 W/cm².</w:t>
      </w:r>
    </w:p>
    <w:p w:rsidR="006D3790" w:rsidRDefault="00B1340C" w:rsidP="006D3790">
      <w:pPr>
        <w:pStyle w:val="Heading3"/>
        <w:rPr>
          <w:lang w:val="en-GB"/>
        </w:rPr>
      </w:pPr>
      <w:r>
        <w:rPr>
          <w:lang w:val="en-GB"/>
        </w:rPr>
        <w:t>Conclusion</w:t>
      </w:r>
    </w:p>
    <w:p w:rsidR="00B1340C" w:rsidRDefault="00B1340C" w:rsidP="00B1340C">
      <w:pPr>
        <w:rPr>
          <w:lang w:val="en-GB"/>
        </w:rPr>
      </w:pPr>
      <w:r>
        <w:rPr>
          <w:lang w:val="en-GB"/>
        </w:rPr>
        <w:t>Among the six t</w:t>
      </w:r>
      <w:r w:rsidR="00FC5BCE">
        <w:rPr>
          <w:lang w:val="en-GB"/>
        </w:rPr>
        <w:t>ypes of fuel cells presented above</w:t>
      </w:r>
      <w:r>
        <w:rPr>
          <w:lang w:val="en-GB"/>
        </w:rPr>
        <w:t>, various output power ranges and operating conditions are available. According to the fuel that is to be used, the output expected (power only or combined power and heat), the profile of the energy demand (stable or not) and the size of the cell, these products already provide a wide r</w:t>
      </w:r>
      <w:r w:rsidR="00885AE8">
        <w:rPr>
          <w:lang w:val="en-GB"/>
        </w:rPr>
        <w:t xml:space="preserve">ange of options, which makes various applications </w:t>
      </w:r>
      <w:r w:rsidR="00215D8E">
        <w:rPr>
          <w:lang w:val="en-GB"/>
        </w:rPr>
        <w:t>conceivable.</w:t>
      </w:r>
    </w:p>
    <w:p w:rsidR="00215D8E" w:rsidRPr="00B1340C" w:rsidRDefault="00215D8E" w:rsidP="00B1340C">
      <w:pPr>
        <w:rPr>
          <w:lang w:val="en-GB"/>
        </w:rPr>
      </w:pPr>
      <w:r>
        <w:rPr>
          <w:lang w:val="en-GB"/>
        </w:rPr>
        <w:t xml:space="preserve">The </w:t>
      </w:r>
      <w:r w:rsidR="00364129">
        <w:rPr>
          <w:lang w:val="en-GB"/>
        </w:rPr>
        <w:t>following table is storing the characteristics mentioned previously in a normalized way.</w:t>
      </w:r>
    </w:p>
    <w:tbl>
      <w:tblPr>
        <w:tblStyle w:val="GridTable7Colorful-Accent4"/>
        <w:tblW w:w="0" w:type="auto"/>
        <w:tblLayout w:type="fixed"/>
        <w:tblLook w:val="04A0" w:firstRow="1" w:lastRow="0" w:firstColumn="1" w:lastColumn="0" w:noHBand="0" w:noVBand="1"/>
      </w:tblPr>
      <w:tblGrid>
        <w:gridCol w:w="656"/>
        <w:gridCol w:w="905"/>
        <w:gridCol w:w="852"/>
        <w:gridCol w:w="834"/>
        <w:gridCol w:w="1031"/>
        <w:gridCol w:w="679"/>
        <w:gridCol w:w="804"/>
        <w:gridCol w:w="804"/>
        <w:gridCol w:w="804"/>
      </w:tblGrid>
      <w:tr w:rsidR="00EC17E6" w:rsidRPr="00A94EE2" w:rsidTr="00EC17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656" w:type="dxa"/>
          </w:tcPr>
          <w:p w:rsidR="00EC17E6" w:rsidRPr="00A94EE2" w:rsidRDefault="00EC17E6" w:rsidP="00232F69">
            <w:pPr>
              <w:rPr>
                <w:sz w:val="14"/>
                <w:lang w:val="en-GB"/>
              </w:rPr>
            </w:pPr>
            <w:r w:rsidRPr="00A94EE2">
              <w:rPr>
                <w:sz w:val="14"/>
                <w:lang w:val="en-GB"/>
              </w:rPr>
              <w:t>Type of FC</w:t>
            </w:r>
          </w:p>
        </w:tc>
        <w:tc>
          <w:tcPr>
            <w:tcW w:w="905"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lyte</w:t>
            </w:r>
          </w:p>
        </w:tc>
        <w:tc>
          <w:tcPr>
            <w:tcW w:w="852"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Electrodes</w:t>
            </w:r>
          </w:p>
        </w:tc>
        <w:tc>
          <w:tcPr>
            <w:tcW w:w="83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Fuel</w:t>
            </w:r>
          </w:p>
        </w:tc>
        <w:tc>
          <w:tcPr>
            <w:tcW w:w="1031"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Temperature (°C)</w:t>
            </w:r>
          </w:p>
        </w:tc>
        <w:tc>
          <w:tcPr>
            <w:tcW w:w="679"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utput Range</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 xml:space="preserve">Cell </w:t>
            </w:r>
            <w:r w:rsidRPr="00A94EE2">
              <w:rPr>
                <w:sz w:val="14"/>
                <w:lang w:val="en-GB"/>
              </w:rPr>
              <w:t>Efficiency</w:t>
            </w:r>
            <w:r>
              <w:rPr>
                <w:sz w:val="14"/>
                <w:lang w:val="en-GB"/>
              </w:rPr>
              <w:t xml:space="preserve"> (%)</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Pr>
                <w:sz w:val="14"/>
                <w:lang w:val="en-GB"/>
              </w:rPr>
              <w:t>Power Density (W/cm²)</w:t>
            </w:r>
          </w:p>
        </w:tc>
        <w:tc>
          <w:tcPr>
            <w:tcW w:w="804" w:type="dxa"/>
          </w:tcPr>
          <w:p w:rsidR="00EC17E6" w:rsidRPr="00A94EE2" w:rsidRDefault="00EC17E6" w:rsidP="00232F69">
            <w:pPr>
              <w:cnfStyle w:val="100000000000" w:firstRow="1" w:lastRow="0" w:firstColumn="0" w:lastColumn="0" w:oddVBand="0" w:evenVBand="0" w:oddHBand="0" w:evenHBand="0" w:firstRowFirstColumn="0" w:firstRowLastColumn="0" w:lastRowFirstColumn="0" w:lastRowLastColumn="0"/>
              <w:rPr>
                <w:sz w:val="14"/>
                <w:lang w:val="en-GB"/>
              </w:rPr>
            </w:pPr>
            <w:r w:rsidRPr="00A94EE2">
              <w:rPr>
                <w:sz w:val="14"/>
                <w:lang w:val="en-GB"/>
              </w:rPr>
              <w:t>Operating Price ($/W)</w:t>
            </w: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Pr>
                <w:sz w:val="14"/>
                <w:lang w:val="en-GB"/>
              </w:rPr>
              <w:t>LT PEM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 (Water Base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vertAlign w:val="subscript"/>
                <w:lang w:val="en-GB"/>
              </w:rPr>
            </w:pPr>
            <w:r w:rsidRPr="00A94EE2">
              <w:rPr>
                <w:sz w:val="14"/>
                <w:lang w:val="en-GB"/>
              </w:rPr>
              <w:t>H</w:t>
            </w:r>
            <w:r w:rsidRPr="00A94EE2">
              <w:rPr>
                <w:sz w:val="14"/>
                <w:vertAlign w:val="subscript"/>
                <w:lang w:val="en-GB"/>
              </w:rPr>
              <w:t>2</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679"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00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50</w:t>
            </w:r>
            <w:r>
              <w:rPr>
                <w:sz w:val="14"/>
                <w:lang w:val="en-GB"/>
              </w:rPr>
              <w:t>,</w:t>
            </w:r>
            <w:r w:rsidRPr="00A94EE2">
              <w:rPr>
                <w:sz w:val="14"/>
                <w:lang w:val="en-GB"/>
              </w:rPr>
              <w:t xml:space="preserve"> 100</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03637C">
            <w:pPr>
              <w:rPr>
                <w:sz w:val="14"/>
                <w:lang w:val="en-GB"/>
              </w:rPr>
            </w:pPr>
            <w:r>
              <w:rPr>
                <w:sz w:val="14"/>
                <w:lang w:val="en-GB"/>
              </w:rPr>
              <w:t>HT PEM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Polymer (Mineral Acid Based)</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31"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125,</w:t>
            </w:r>
            <w:r w:rsidRPr="00A94EE2">
              <w:rPr>
                <w:sz w:val="14"/>
                <w:lang w:val="en-GB"/>
              </w:rPr>
              <w:t xml:space="preserve"> 22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00 W – 10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70</w:t>
            </w:r>
            <w:r>
              <w:rPr>
                <w:sz w:val="14"/>
                <w:lang w:val="en-GB"/>
              </w:rPr>
              <w:t>]</w:t>
            </w:r>
          </w:p>
        </w:tc>
        <w:tc>
          <w:tcPr>
            <w:tcW w:w="804" w:type="dxa"/>
          </w:tcPr>
          <w:p w:rsidR="00EC17E6"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50,</w:t>
            </w:r>
            <w:r w:rsidRPr="00A94EE2">
              <w:rPr>
                <w:sz w:val="14"/>
                <w:lang w:val="en-GB"/>
              </w:rPr>
              <w:t xml:space="preserve"> 100</w:t>
            </w:r>
            <w:r>
              <w:rPr>
                <w:sz w:val="14"/>
                <w:lang w:val="en-GB"/>
              </w:rPr>
              <w:t>]</w:t>
            </w:r>
          </w:p>
        </w:tc>
      </w:tr>
      <w:tr w:rsidR="007A3E4C" w:rsidRPr="00A94EE2" w:rsidTr="00B134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7A3E4C" w:rsidRPr="00A94EE2" w:rsidRDefault="007A3E4C" w:rsidP="00B1340C">
            <w:pPr>
              <w:rPr>
                <w:sz w:val="14"/>
                <w:lang w:val="en-GB"/>
              </w:rPr>
            </w:pPr>
            <w:r w:rsidRPr="00A94EE2">
              <w:rPr>
                <w:sz w:val="14"/>
                <w:lang w:val="en-GB"/>
              </w:rPr>
              <w:t>DMFC</w:t>
            </w:r>
          </w:p>
        </w:tc>
        <w:tc>
          <w:tcPr>
            <w:tcW w:w="905"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olymer</w:t>
            </w:r>
          </w:p>
        </w:tc>
        <w:tc>
          <w:tcPr>
            <w:tcW w:w="852"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ble Metal</w:t>
            </w:r>
          </w:p>
        </w:tc>
        <w:tc>
          <w:tcPr>
            <w:tcW w:w="83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ethanol</w:t>
            </w:r>
          </w:p>
        </w:tc>
        <w:tc>
          <w:tcPr>
            <w:tcW w:w="1031"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679"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 mW – 1 kW</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25</w:t>
            </w:r>
          </w:p>
        </w:tc>
        <w:tc>
          <w:tcPr>
            <w:tcW w:w="804" w:type="dxa"/>
          </w:tcPr>
          <w:p w:rsidR="007A3E4C" w:rsidRPr="00A94EE2" w:rsidRDefault="007A3E4C" w:rsidP="00B1340C">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125</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A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KOH</w:t>
            </w:r>
          </w:p>
        </w:tc>
        <w:tc>
          <w:tcPr>
            <w:tcW w:w="852"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ble/ Non-</w:t>
            </w:r>
            <w:r w:rsidRPr="00A94EE2">
              <w:rPr>
                <w:sz w:val="14"/>
                <w:lang w:val="en-GB"/>
              </w:rPr>
              <w:lastRenderedPageBreak/>
              <w:t>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lastRenderedPageBreak/>
              <w:t>H</w:t>
            </w:r>
            <w:r w:rsidRPr="00A94EE2">
              <w:rPr>
                <w:sz w:val="14"/>
                <w:vertAlign w:val="subscript"/>
                <w:lang w:val="en-GB"/>
              </w:rPr>
              <w:t>2</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679"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60,</w:t>
            </w:r>
            <w:r w:rsidRPr="00A94EE2">
              <w:rPr>
                <w:sz w:val="14"/>
                <w:lang w:val="en-GB"/>
              </w:rPr>
              <w:t xml:space="preserve"> 70</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 0.3]</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lastRenderedPageBreak/>
              <w:t>PAFC</w:t>
            </w:r>
          </w:p>
        </w:tc>
        <w:tc>
          <w:tcPr>
            <w:tcW w:w="905"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Phosphoric Acid</w:t>
            </w:r>
          </w:p>
        </w:tc>
        <w:tc>
          <w:tcPr>
            <w:tcW w:w="852"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Noble Metal</w:t>
            </w:r>
          </w:p>
        </w:tc>
        <w:tc>
          <w:tcPr>
            <w:tcW w:w="834" w:type="dxa"/>
          </w:tcPr>
          <w:p w:rsidR="00EC17E6" w:rsidRPr="00D943C6"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H</w:t>
            </w:r>
            <w:r w:rsidRPr="00A94EE2">
              <w:rPr>
                <w:sz w:val="14"/>
                <w:vertAlign w:val="subscript"/>
                <w:lang w:val="en-GB"/>
              </w:rPr>
              <w:t>2</w:t>
            </w:r>
            <w:r w:rsidR="00D943C6">
              <w:rPr>
                <w:sz w:val="14"/>
                <w:lang w:val="en-GB"/>
              </w:rPr>
              <w:t xml:space="preserve"> (/CO)</w:t>
            </w:r>
          </w:p>
        </w:tc>
        <w:tc>
          <w:tcPr>
            <w:tcW w:w="1031" w:type="dxa"/>
          </w:tcPr>
          <w:p w:rsidR="00EC17E6" w:rsidRPr="00A94EE2" w:rsidRDefault="00EC17E6" w:rsidP="00232F69">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00</w:t>
            </w:r>
          </w:p>
        </w:tc>
        <w:tc>
          <w:tcPr>
            <w:tcW w:w="679" w:type="dxa"/>
          </w:tcPr>
          <w:p w:rsidR="00EC17E6" w:rsidRPr="00A94EE2" w:rsidRDefault="00EC17E6" w:rsidP="00DA759B">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25</w:t>
            </w:r>
            <w:r>
              <w:rPr>
                <w:sz w:val="14"/>
                <w:lang w:val="en-GB"/>
              </w:rPr>
              <w:t xml:space="preserve"> kW</w:t>
            </w:r>
            <w:r w:rsidRPr="00A94EE2">
              <w:rPr>
                <w:sz w:val="14"/>
                <w:lang w:val="en-GB"/>
              </w:rPr>
              <w:t xml:space="preserve"> – </w:t>
            </w:r>
            <w:r w:rsidR="003C2D76">
              <w:rPr>
                <w:sz w:val="14"/>
                <w:lang w:val="en-GB"/>
              </w:rPr>
              <w:t>2</w:t>
            </w:r>
            <w:r w:rsidR="00DA759B">
              <w:rPr>
                <w:sz w:val="14"/>
                <w:lang w:val="en-GB"/>
              </w:rPr>
              <w:t>00</w:t>
            </w:r>
            <w:r w:rsidRPr="00A94EE2">
              <w:rPr>
                <w:sz w:val="14"/>
                <w:lang w:val="en-GB"/>
              </w:rPr>
              <w:t xml:space="preserve"> k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55</w:t>
            </w:r>
          </w:p>
        </w:tc>
        <w:tc>
          <w:tcPr>
            <w:tcW w:w="804" w:type="dxa"/>
          </w:tcPr>
          <w:p w:rsidR="00EC17E6"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4</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w:t>
            </w:r>
            <w:r w:rsidRPr="00A94EE2">
              <w:rPr>
                <w:sz w:val="14"/>
                <w:lang w:val="en-GB"/>
              </w:rPr>
              <w:t>4</w:t>
            </w:r>
            <w:r>
              <w:rPr>
                <w:sz w:val="14"/>
                <w:lang w:val="en-GB"/>
              </w:rPr>
              <w:t>,</w:t>
            </w:r>
            <w:r w:rsidRPr="00A94EE2">
              <w:rPr>
                <w:sz w:val="14"/>
                <w:lang w:val="en-GB"/>
              </w:rPr>
              <w:t xml:space="preserve"> 4,5</w:t>
            </w:r>
            <w:r>
              <w:rPr>
                <w:sz w:val="14"/>
                <w:lang w:val="en-GB"/>
              </w:rPr>
              <w:t>]</w:t>
            </w:r>
          </w:p>
        </w:tc>
      </w:tr>
      <w:tr w:rsidR="00EC17E6" w:rsidRPr="00A94EE2" w:rsidTr="00EC17E6">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232F69">
            <w:pPr>
              <w:rPr>
                <w:sz w:val="14"/>
                <w:lang w:val="en-GB"/>
              </w:rPr>
            </w:pPr>
            <w:r w:rsidRPr="00A94EE2">
              <w:rPr>
                <w:sz w:val="14"/>
                <w:lang w:val="en-GB"/>
              </w:rPr>
              <w:t>SOFC</w:t>
            </w:r>
          </w:p>
        </w:tc>
        <w:tc>
          <w:tcPr>
            <w:tcW w:w="905"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Solid Oxide</w:t>
            </w:r>
          </w:p>
        </w:tc>
        <w:tc>
          <w:tcPr>
            <w:tcW w:w="852"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679" w:type="dxa"/>
          </w:tcPr>
          <w:p w:rsidR="00EC17E6" w:rsidRPr="00A94EE2" w:rsidRDefault="00EC17E6" w:rsidP="003C2D76">
            <w:pPr>
              <w:cnfStyle w:val="000000000000" w:firstRow="0" w:lastRow="0" w:firstColumn="0" w:lastColumn="0" w:oddVBand="0" w:evenVBand="0" w:oddHBand="0" w:evenHBand="0" w:firstRowFirstColumn="0" w:firstRowLastColumn="0" w:lastRowFirstColumn="0" w:lastRowLastColumn="0"/>
              <w:rPr>
                <w:sz w:val="14"/>
                <w:lang w:val="en-GB"/>
              </w:rPr>
            </w:pPr>
            <w:r w:rsidRPr="00A94EE2">
              <w:rPr>
                <w:sz w:val="14"/>
                <w:lang w:val="en-GB"/>
              </w:rPr>
              <w:t xml:space="preserve">1 mW – </w:t>
            </w:r>
            <w:r w:rsidR="003C2D76">
              <w:rPr>
                <w:sz w:val="14"/>
                <w:lang w:val="en-GB"/>
              </w:rPr>
              <w:t>5 M</w:t>
            </w:r>
            <w:r w:rsidRPr="00A94EE2">
              <w:rPr>
                <w:sz w:val="14"/>
                <w:lang w:val="en-GB"/>
              </w:rPr>
              <w:t>W</w:t>
            </w:r>
          </w:p>
        </w:tc>
        <w:tc>
          <w:tcPr>
            <w:tcW w:w="804" w:type="dxa"/>
          </w:tcPr>
          <w:p w:rsidR="00EC17E6" w:rsidRPr="00A94EE2" w:rsidRDefault="00EC17E6" w:rsidP="00A94EE2">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r>
              <w:rPr>
                <w:sz w:val="14"/>
                <w:lang w:val="en-GB"/>
              </w:rPr>
              <w:t>[0.15, 0.7]</w:t>
            </w:r>
          </w:p>
        </w:tc>
        <w:tc>
          <w:tcPr>
            <w:tcW w:w="804" w:type="dxa"/>
          </w:tcPr>
          <w:p w:rsidR="00EC17E6" w:rsidRPr="00A94EE2" w:rsidRDefault="00EC17E6" w:rsidP="00232F69">
            <w:pPr>
              <w:cnfStyle w:val="000000000000" w:firstRow="0" w:lastRow="0" w:firstColumn="0" w:lastColumn="0" w:oddVBand="0" w:evenVBand="0" w:oddHBand="0" w:evenHBand="0" w:firstRowFirstColumn="0" w:firstRowLastColumn="0" w:lastRowFirstColumn="0" w:lastRowLastColumn="0"/>
              <w:rPr>
                <w:sz w:val="14"/>
                <w:lang w:val="en-GB"/>
              </w:rPr>
            </w:pPr>
          </w:p>
        </w:tc>
      </w:tr>
      <w:tr w:rsidR="00EC17E6" w:rsidRPr="00A94EE2" w:rsidTr="00EC17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56" w:type="dxa"/>
          </w:tcPr>
          <w:p w:rsidR="00EC17E6" w:rsidRPr="00A94EE2" w:rsidRDefault="00EC17E6" w:rsidP="00A94EE2">
            <w:pPr>
              <w:rPr>
                <w:sz w:val="14"/>
                <w:lang w:val="en-GB"/>
              </w:rPr>
            </w:pPr>
            <w:r w:rsidRPr="00A94EE2">
              <w:rPr>
                <w:sz w:val="14"/>
                <w:lang w:val="en-GB"/>
              </w:rPr>
              <w:t>MCFC</w:t>
            </w:r>
          </w:p>
        </w:tc>
        <w:tc>
          <w:tcPr>
            <w:tcW w:w="905"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Molten Carbonate</w:t>
            </w:r>
          </w:p>
        </w:tc>
        <w:tc>
          <w:tcPr>
            <w:tcW w:w="852"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Non-noble Metal</w:t>
            </w:r>
          </w:p>
        </w:tc>
        <w:tc>
          <w:tcPr>
            <w:tcW w:w="83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31"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650</w:t>
            </w:r>
          </w:p>
        </w:tc>
        <w:tc>
          <w:tcPr>
            <w:tcW w:w="679" w:type="dxa"/>
          </w:tcPr>
          <w:p w:rsidR="00EC17E6" w:rsidRPr="00A94EE2" w:rsidRDefault="00EC17E6" w:rsidP="003C2D76">
            <w:pPr>
              <w:cnfStyle w:val="000000100000" w:firstRow="0" w:lastRow="0" w:firstColumn="0" w:lastColumn="0" w:oddVBand="0" w:evenVBand="0" w:oddHBand="1" w:evenHBand="0" w:firstRowFirstColumn="0" w:firstRowLastColumn="0" w:lastRowFirstColumn="0" w:lastRowLastColumn="0"/>
              <w:rPr>
                <w:sz w:val="14"/>
                <w:lang w:val="en-GB"/>
              </w:rPr>
            </w:pPr>
            <w:r w:rsidRPr="00A94EE2">
              <w:rPr>
                <w:sz w:val="14"/>
                <w:lang w:val="en-GB"/>
              </w:rPr>
              <w:t xml:space="preserve">50 kW – </w:t>
            </w:r>
            <w:r w:rsidR="003C2D76">
              <w:rPr>
                <w:sz w:val="14"/>
                <w:lang w:val="en-GB"/>
              </w:rPr>
              <w:t>5</w:t>
            </w:r>
            <w:r w:rsidRPr="00A94EE2">
              <w:rPr>
                <w:sz w:val="14"/>
                <w:lang w:val="en-GB"/>
              </w:rPr>
              <w:t xml:space="preserve"> </w:t>
            </w:r>
            <w:r w:rsidR="003C2D76">
              <w:rPr>
                <w:sz w:val="14"/>
                <w:lang w:val="en-GB"/>
              </w:rPr>
              <w:t>M</w:t>
            </w:r>
            <w:r w:rsidRPr="00A94EE2">
              <w:rPr>
                <w:sz w:val="14"/>
                <w:lang w:val="en-GB"/>
              </w:rPr>
              <w:t>W</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55</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r>
              <w:rPr>
                <w:sz w:val="14"/>
                <w:lang w:val="en-GB"/>
              </w:rPr>
              <w:t>[0.1, 0.12]</w:t>
            </w:r>
          </w:p>
        </w:tc>
        <w:tc>
          <w:tcPr>
            <w:tcW w:w="804" w:type="dxa"/>
          </w:tcPr>
          <w:p w:rsidR="00EC17E6" w:rsidRPr="00A94EE2" w:rsidRDefault="00EC17E6" w:rsidP="00A94EE2">
            <w:pPr>
              <w:cnfStyle w:val="000000100000" w:firstRow="0" w:lastRow="0" w:firstColumn="0" w:lastColumn="0" w:oddVBand="0" w:evenVBand="0" w:oddHBand="1" w:evenHBand="0" w:firstRowFirstColumn="0" w:firstRowLastColumn="0" w:lastRowFirstColumn="0" w:lastRowLastColumn="0"/>
              <w:rPr>
                <w:sz w:val="14"/>
                <w:lang w:val="en-GB"/>
              </w:rPr>
            </w:pPr>
          </w:p>
        </w:tc>
      </w:tr>
    </w:tbl>
    <w:p w:rsidR="00232F69" w:rsidRPr="00232F69" w:rsidRDefault="00232F69" w:rsidP="00232F69">
      <w:pPr>
        <w:rPr>
          <w:lang w:val="en-GB"/>
        </w:rPr>
      </w:pPr>
    </w:p>
    <w:p w:rsidR="006F1D99" w:rsidRDefault="006F1D99" w:rsidP="006F1D99">
      <w:pPr>
        <w:pStyle w:val="Heading2"/>
        <w:rPr>
          <w:lang w:val="en-GB"/>
        </w:rPr>
      </w:pPr>
      <w:bookmarkStart w:id="33" w:name="_Toc417578113"/>
      <w:bookmarkStart w:id="34" w:name="_Toc417579170"/>
      <w:bookmarkStart w:id="35" w:name="_Toc417584728"/>
      <w:bookmarkStart w:id="36" w:name="_Toc417860545"/>
      <w:r w:rsidRPr="00CE7761">
        <w:rPr>
          <w:lang w:val="en-GB"/>
        </w:rPr>
        <w:t>Applications</w:t>
      </w:r>
      <w:bookmarkEnd w:id="33"/>
      <w:bookmarkEnd w:id="34"/>
      <w:bookmarkEnd w:id="35"/>
      <w:bookmarkEnd w:id="36"/>
    </w:p>
    <w:p w:rsidR="00FE4B87" w:rsidRDefault="00FC5BCE" w:rsidP="00FC5BCE">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w:t>
      </w:r>
      <w:r w:rsidR="00FE4B87">
        <w:rPr>
          <w:lang w:val="en-GB"/>
        </w:rPr>
        <w:t xml:space="preserve"> They differentiate three to four different range of applications according to the use that is made of the fuel cell corresponding to the following contexts:</w:t>
      </w:r>
    </w:p>
    <w:p w:rsidR="00FE4B87" w:rsidRDefault="00FE4B87" w:rsidP="00FE4B87">
      <w:pPr>
        <w:pStyle w:val="ListParagraph"/>
        <w:numPr>
          <w:ilvl w:val="0"/>
          <w:numId w:val="4"/>
        </w:numPr>
        <w:rPr>
          <w:lang w:val="en-GB"/>
        </w:rPr>
      </w:pPr>
      <w:r w:rsidRPr="00FE4B87">
        <w:rPr>
          <w:b/>
          <w:color w:val="006600" w:themeColor="accent1"/>
          <w:lang w:val="en-GB"/>
        </w:rPr>
        <w:t>Transport</w:t>
      </w:r>
      <w:r>
        <w:rPr>
          <w:lang w:val="en-GB"/>
        </w:rPr>
        <w:t>: Units providing propulsive power to a vehicle.</w:t>
      </w:r>
    </w:p>
    <w:p w:rsidR="00FE4B87" w:rsidRDefault="00FE4B87" w:rsidP="00FE4B87">
      <w:pPr>
        <w:pStyle w:val="ListParagraph"/>
        <w:numPr>
          <w:ilvl w:val="0"/>
          <w:numId w:val="4"/>
        </w:numPr>
        <w:rPr>
          <w:lang w:val="en-GB"/>
        </w:rPr>
      </w:pPr>
      <w:r w:rsidRPr="00FE4B87">
        <w:rPr>
          <w:b/>
          <w:color w:val="006600" w:themeColor="accent1"/>
          <w:lang w:val="en-GB"/>
        </w:rPr>
        <w:t>Stationary</w:t>
      </w:r>
      <w:r>
        <w:rPr>
          <w:lang w:val="en-GB"/>
        </w:rPr>
        <w:t>: Units providing power (and sometimes heat) but are not meant to be mobile.</w:t>
      </w:r>
    </w:p>
    <w:p w:rsidR="00FE4B87" w:rsidRDefault="00FE4B87" w:rsidP="00FE4B87">
      <w:pPr>
        <w:pStyle w:val="ListParagraph"/>
        <w:numPr>
          <w:ilvl w:val="0"/>
          <w:numId w:val="4"/>
        </w:numPr>
        <w:rPr>
          <w:lang w:val="en-GB"/>
        </w:rPr>
      </w:pPr>
      <w:r w:rsidRPr="00FE4B87">
        <w:rPr>
          <w:b/>
          <w:color w:val="006600" w:themeColor="accent1"/>
          <w:lang w:val="en-GB"/>
        </w:rPr>
        <w:t>Portable</w:t>
      </w:r>
      <w:r>
        <w:rPr>
          <w:lang w:val="en-GB"/>
        </w:rPr>
        <w:t xml:space="preserve">: Units </w:t>
      </w:r>
      <w:r w:rsidR="00833EE3">
        <w:rPr>
          <w:lang w:val="en-GB"/>
        </w:rPr>
        <w:t>integrating</w:t>
      </w:r>
      <w:r>
        <w:rPr>
          <w:lang w:val="en-GB"/>
        </w:rPr>
        <w:t xml:space="preserve"> systems designed to be moved.</w:t>
      </w:r>
    </w:p>
    <w:p w:rsidR="006D3790" w:rsidRDefault="006D3790" w:rsidP="006D3790">
      <w:pPr>
        <w:pStyle w:val="Heading3"/>
        <w:rPr>
          <w:lang w:val="en-GB"/>
        </w:rPr>
      </w:pPr>
      <w:r w:rsidRPr="00232F69">
        <w:rPr>
          <w:lang w:val="en-GB"/>
        </w:rPr>
        <w:t>Transport</w:t>
      </w:r>
    </w:p>
    <w:p w:rsidR="00833EE3" w:rsidRDefault="00833EE3" w:rsidP="00833EE3">
      <w:pPr>
        <w:rPr>
          <w:lang w:val="en-GB"/>
        </w:rPr>
      </w:pPr>
      <w:r>
        <w:rPr>
          <w:lang w:val="en-GB"/>
        </w:rPr>
        <w:t>“Units providing propulsive power to a vehicle.”</w:t>
      </w:r>
    </w:p>
    <w:p w:rsidR="00833EE3" w:rsidRDefault="00833EE3" w:rsidP="00833EE3">
      <w:pPr>
        <w:rPr>
          <w:lang w:val="en-GB"/>
        </w:rPr>
      </w:pPr>
      <w:r>
        <w:rPr>
          <w:lang w:val="en-GB"/>
        </w:rPr>
        <w:t xml:space="preserve">This definition matches with the most advertised fuel cell application: hydrogen cars. However, fuel </w:t>
      </w:r>
      <w:r w:rsidR="00D74B8C">
        <w:rPr>
          <w:lang w:val="en-GB"/>
        </w:rPr>
        <w:t>cell power</w:t>
      </w:r>
      <w:r>
        <w:rPr>
          <w:lang w:val="en-GB"/>
        </w:rPr>
        <w:t xml:space="preserve"> can also be used for other vehicles. As an example, boats or even submarines can work with hydrogen.</w:t>
      </w:r>
      <w:r w:rsidR="00D74B8C">
        <w:rPr>
          <w:lang w:val="en-GB"/>
        </w:rPr>
        <w:t xml:space="preserve"> In addition to reduce polluting gas emission, it presents the advantage of being silent.</w:t>
      </w:r>
    </w:p>
    <w:p w:rsidR="00CC03F7" w:rsidRPr="00833EE3" w:rsidRDefault="00D74B8C" w:rsidP="00833EE3">
      <w:pPr>
        <w:rPr>
          <w:lang w:val="en-GB"/>
        </w:rPr>
      </w:pPr>
      <w:r>
        <w:rPr>
          <w:lang w:val="en-GB"/>
        </w:rPr>
        <w:t>Some light aircrafts are also fuel cell powered, with companies such as Boeing showing their interest for the technology. Other applications in the professional world are light-duty vehicles, forklifts or trucks.</w:t>
      </w:r>
    </w:p>
    <w:p w:rsidR="007519DD" w:rsidRDefault="00ED6637" w:rsidP="006D3790">
      <w:pPr>
        <w:pStyle w:val="Heading3"/>
        <w:rPr>
          <w:lang w:val="en-GB"/>
        </w:rPr>
      </w:pPr>
      <w:r>
        <w:rPr>
          <w:lang w:val="en-GB"/>
        </w:rPr>
        <w:t>Stationary</w:t>
      </w:r>
    </w:p>
    <w:p w:rsidR="00CC03F7" w:rsidRDefault="00CC03F7" w:rsidP="00CC03F7">
      <w:pPr>
        <w:rPr>
          <w:lang w:val="en-GB"/>
        </w:rPr>
      </w:pPr>
      <w:r>
        <w:rPr>
          <w:lang w:val="en-GB"/>
        </w:rPr>
        <w:t>“</w:t>
      </w:r>
      <w:r w:rsidRPr="00CC03F7">
        <w:rPr>
          <w:lang w:val="en-GB"/>
        </w:rPr>
        <w:t>Units providing power (and sometimes heat) but are not meant to be mobile.</w:t>
      </w:r>
      <w:r>
        <w:rPr>
          <w:lang w:val="en-GB"/>
        </w:rPr>
        <w:t>”</w:t>
      </w:r>
    </w:p>
    <w:p w:rsidR="00383D9D" w:rsidRDefault="00ED6637" w:rsidP="00CC03F7">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w:t>
      </w:r>
      <w:r w:rsidR="00383D9D">
        <w:rPr>
          <w:lang w:val="en-GB"/>
        </w:rPr>
        <w:t>prove the reliability for users by implementing off-line supplies. As an examples, they might be useful for some factories or villages that are hardly reachable.</w:t>
      </w:r>
      <w:r w:rsidR="00EA5218">
        <w:rPr>
          <w:lang w:val="en-GB"/>
        </w:rPr>
        <w:t xml:space="preserve"> The fact that a fuel cell can work off-line makes it have </w:t>
      </w:r>
      <w:r w:rsidR="00D27F42">
        <w:rPr>
          <w:lang w:val="en-GB"/>
        </w:rPr>
        <w:t>an advantage towards Uninterruptible Power Systems (UPS).</w:t>
      </w:r>
    </w:p>
    <w:p w:rsidR="00EA5218" w:rsidRPr="00CC03F7" w:rsidRDefault="00383D9D" w:rsidP="00CC03F7">
      <w:pPr>
        <w:rPr>
          <w:lang w:val="en-GB"/>
        </w:rPr>
      </w:pPr>
      <w:r>
        <w:rPr>
          <w:lang w:val="en-GB"/>
        </w:rPr>
        <w:t xml:space="preserve">A stationary application can also be of smaller scale, for simple residential use. It corresponds to the context in which a power and heat combination </w:t>
      </w:r>
      <w:r>
        <w:rPr>
          <w:lang w:val="en-GB"/>
        </w:rPr>
        <w:lastRenderedPageBreak/>
        <w:t>can be fully exploited and is all the more advantageous for the user. Those units are spreading in Asian countries such as Japan and South Korea thanks to government incentives.</w:t>
      </w:r>
    </w:p>
    <w:p w:rsidR="006D3790" w:rsidRDefault="00ED6637" w:rsidP="006D3790">
      <w:pPr>
        <w:pStyle w:val="Heading3"/>
        <w:rPr>
          <w:lang w:val="en-GB"/>
        </w:rPr>
      </w:pPr>
      <w:r>
        <w:rPr>
          <w:lang w:val="en-GB"/>
        </w:rPr>
        <w:t>Portable</w:t>
      </w:r>
    </w:p>
    <w:p w:rsidR="00416952" w:rsidRDefault="0004013C" w:rsidP="00416952">
      <w:pPr>
        <w:rPr>
          <w:lang w:val="en-GB"/>
        </w:rPr>
      </w:pPr>
      <w:r>
        <w:rPr>
          <w:lang w:val="en-GB"/>
        </w:rPr>
        <w:t>“Units integrating systems designed to be moved.”</w:t>
      </w:r>
    </w:p>
    <w:p w:rsidR="00F64DC2" w:rsidRDefault="0004013C" w:rsidP="00416952">
      <w:pPr>
        <w:rPr>
          <w:lang w:val="en-GB"/>
        </w:rPr>
      </w:pPr>
      <w:r>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w:t>
      </w:r>
      <w:r w:rsidR="00F64DC2">
        <w:rPr>
          <w:lang w:val="en-GB"/>
        </w:rPr>
        <w:t xml:space="preserve"> Thereupon they represent a field of investigation for military laboratories. Indeed, a fuel cell powered device</w:t>
      </w:r>
      <w:r w:rsidR="00622353">
        <w:rPr>
          <w:lang w:val="en-GB"/>
        </w:rPr>
        <w:t xml:space="preserve"> discharges more slowly</w:t>
      </w:r>
      <w:r w:rsidR="00F64DC2">
        <w:rPr>
          <w:lang w:val="en-GB"/>
        </w:rPr>
        <w:t xml:space="preserve"> recharges more quickly than one running</w:t>
      </w:r>
      <w:r w:rsidR="00622353">
        <w:rPr>
          <w:lang w:val="en-GB"/>
        </w:rPr>
        <w:t xml:space="preserve"> a</w:t>
      </w:r>
      <w:r w:rsidR="00F64DC2">
        <w:rPr>
          <w:lang w:val="en-GB"/>
        </w:rPr>
        <w:t xml:space="preserve"> </w:t>
      </w:r>
      <w:r w:rsidR="00622353">
        <w:rPr>
          <w:lang w:val="en-GB"/>
        </w:rPr>
        <w:t xml:space="preserve">conventional </w:t>
      </w:r>
      <w:r w:rsidR="00F64DC2">
        <w:rPr>
          <w:lang w:val="en-GB"/>
        </w:rPr>
        <w:t xml:space="preserve">battery, which increases reliability. In addition to this, </w:t>
      </w:r>
      <w:r w:rsidR="00622353">
        <w:rPr>
          <w:lang w:val="en-GB"/>
        </w:rPr>
        <w:t>it operates silently weights little, and can work off-grid.</w:t>
      </w:r>
    </w:p>
    <w:p w:rsidR="00622353" w:rsidRDefault="00622353" w:rsidP="00622353">
      <w:pPr>
        <w:pStyle w:val="Heading3"/>
        <w:rPr>
          <w:lang w:val="en-GB"/>
        </w:rPr>
      </w:pPr>
      <w:r>
        <w:rPr>
          <w:lang w:val="en-GB"/>
        </w:rPr>
        <w:t>Conclusion</w:t>
      </w:r>
    </w:p>
    <w:tbl>
      <w:tblPr>
        <w:tblStyle w:val="TableGrid"/>
        <w:tblW w:w="7359" w:type="dxa"/>
        <w:tblLook w:val="04A0" w:firstRow="1" w:lastRow="0" w:firstColumn="1" w:lastColumn="0" w:noHBand="0" w:noVBand="1"/>
      </w:tblPr>
      <w:tblGrid>
        <w:gridCol w:w="1862"/>
        <w:gridCol w:w="1516"/>
        <w:gridCol w:w="1871"/>
        <w:gridCol w:w="2110"/>
      </w:tblGrid>
      <w:tr w:rsidR="00622353" w:rsidTr="00622353">
        <w:trPr>
          <w:cnfStyle w:val="100000000000" w:firstRow="1" w:lastRow="0" w:firstColumn="0" w:lastColumn="0" w:oddVBand="0" w:evenVBand="0" w:oddHBand="0" w:evenHBand="0" w:firstRowFirstColumn="0" w:firstRowLastColumn="0" w:lastRowFirstColumn="0" w:lastRowLastColumn="0"/>
        </w:trPr>
        <w:tc>
          <w:tcPr>
            <w:tcW w:w="1862" w:type="dxa"/>
          </w:tcPr>
          <w:p w:rsidR="00622353" w:rsidRDefault="002500FF" w:rsidP="00622353">
            <w:pPr>
              <w:rPr>
                <w:lang w:val="en-GB"/>
              </w:rPr>
            </w:pPr>
            <w:r>
              <w:rPr>
                <w:lang w:val="en-GB"/>
              </w:rPr>
              <w:t>Category</w:t>
            </w:r>
          </w:p>
        </w:tc>
        <w:tc>
          <w:tcPr>
            <w:tcW w:w="1516" w:type="dxa"/>
          </w:tcPr>
          <w:p w:rsidR="00622353" w:rsidRDefault="00622353" w:rsidP="00622353">
            <w:pPr>
              <w:rPr>
                <w:lang w:val="en-GB"/>
              </w:rPr>
            </w:pPr>
            <w:r>
              <w:rPr>
                <w:lang w:val="en-GB"/>
              </w:rPr>
              <w:t>Power Range</w:t>
            </w:r>
          </w:p>
        </w:tc>
        <w:tc>
          <w:tcPr>
            <w:tcW w:w="1871" w:type="dxa"/>
          </w:tcPr>
          <w:p w:rsidR="00622353" w:rsidRDefault="00622353" w:rsidP="00622353">
            <w:pPr>
              <w:rPr>
                <w:lang w:val="en-GB"/>
              </w:rPr>
            </w:pPr>
            <w:r>
              <w:rPr>
                <w:lang w:val="en-GB"/>
              </w:rPr>
              <w:t>FC Type</w:t>
            </w:r>
          </w:p>
        </w:tc>
        <w:tc>
          <w:tcPr>
            <w:tcW w:w="2110" w:type="dxa"/>
          </w:tcPr>
          <w:p w:rsidR="00622353" w:rsidRDefault="00622353" w:rsidP="00622353">
            <w:pPr>
              <w:rPr>
                <w:lang w:val="en-GB"/>
              </w:rPr>
            </w:pPr>
            <w:r>
              <w:rPr>
                <w:lang w:val="en-GB"/>
              </w:rPr>
              <w:t>Applications</w:t>
            </w:r>
          </w:p>
        </w:tc>
      </w:tr>
      <w:tr w:rsidR="00622353" w:rsidRPr="007151C1" w:rsidTr="00622353">
        <w:tc>
          <w:tcPr>
            <w:tcW w:w="1862" w:type="dxa"/>
          </w:tcPr>
          <w:p w:rsidR="00622353" w:rsidRDefault="00A04BD4" w:rsidP="00622353">
            <w:pPr>
              <w:rPr>
                <w:lang w:val="en-GB"/>
              </w:rPr>
            </w:pPr>
            <w:r>
              <w:rPr>
                <w:lang w:val="en-GB"/>
              </w:rPr>
              <w:t>Transport</w:t>
            </w:r>
          </w:p>
        </w:tc>
        <w:tc>
          <w:tcPr>
            <w:tcW w:w="1516" w:type="dxa"/>
          </w:tcPr>
          <w:p w:rsidR="00622353" w:rsidRDefault="00622353" w:rsidP="00622353">
            <w:pPr>
              <w:rPr>
                <w:lang w:val="en-GB"/>
              </w:rPr>
            </w:pPr>
            <w:r>
              <w:rPr>
                <w:lang w:val="en-GB"/>
              </w:rPr>
              <w:t>1 kW to 100 kW</w:t>
            </w:r>
          </w:p>
        </w:tc>
        <w:tc>
          <w:tcPr>
            <w:tcW w:w="1871" w:type="dxa"/>
          </w:tcPr>
          <w:p w:rsidR="00622353" w:rsidRDefault="00622353" w:rsidP="00622353">
            <w:pPr>
              <w:rPr>
                <w:lang w:val="en-GB"/>
              </w:rPr>
            </w:pPr>
            <w:r>
              <w:rPr>
                <w:lang w:val="en-GB"/>
              </w:rPr>
              <w:t>PEMFC</w:t>
            </w:r>
          </w:p>
          <w:p w:rsidR="00622353" w:rsidRDefault="00622353" w:rsidP="00622353">
            <w:pPr>
              <w:rPr>
                <w:lang w:val="en-GB"/>
              </w:rPr>
            </w:pPr>
            <w:r>
              <w:rPr>
                <w:lang w:val="en-GB"/>
              </w:rPr>
              <w:t>AFC</w:t>
            </w:r>
          </w:p>
        </w:tc>
        <w:tc>
          <w:tcPr>
            <w:tcW w:w="2110" w:type="dxa"/>
          </w:tcPr>
          <w:p w:rsidR="00622353" w:rsidRDefault="00622353" w:rsidP="00622353">
            <w:pPr>
              <w:rPr>
                <w:lang w:val="en-GB"/>
              </w:rPr>
            </w:pPr>
            <w:r>
              <w:rPr>
                <w:lang w:val="en-GB"/>
              </w:rPr>
              <w:t>Personal Vehicles (cars; motorcycles; scooters)</w:t>
            </w:r>
          </w:p>
          <w:p w:rsidR="00622353" w:rsidRDefault="00622353" w:rsidP="00622353">
            <w:pPr>
              <w:rPr>
                <w:lang w:val="en-GB"/>
              </w:rPr>
            </w:pPr>
            <w:r>
              <w:rPr>
                <w:lang w:val="en-GB"/>
              </w:rPr>
              <w:t>Transportation (planes; trains; boats or ferries)</w:t>
            </w:r>
          </w:p>
          <w:p w:rsidR="00622353" w:rsidRDefault="00622353" w:rsidP="00622353">
            <w:pPr>
              <w:rPr>
                <w:lang w:val="en-GB"/>
              </w:rPr>
            </w:pPr>
            <w:r>
              <w:rPr>
                <w:lang w:val="en-GB"/>
              </w:rPr>
              <w:t>Military use (plane; submarine)</w:t>
            </w:r>
          </w:p>
          <w:p w:rsidR="00622353" w:rsidRDefault="00622353" w:rsidP="00622353">
            <w:pPr>
              <w:rPr>
                <w:lang w:val="en-GB"/>
              </w:rPr>
            </w:pPr>
            <w:r>
              <w:rPr>
                <w:lang w:val="en-GB"/>
              </w:rPr>
              <w:t>Support to other power supplies</w:t>
            </w:r>
          </w:p>
          <w:p w:rsidR="00622353" w:rsidRDefault="00622353" w:rsidP="00622353">
            <w:pPr>
              <w:rPr>
                <w:lang w:val="en-GB"/>
              </w:rPr>
            </w:pPr>
          </w:p>
        </w:tc>
      </w:tr>
      <w:tr w:rsidR="00622353" w:rsidRPr="007151C1" w:rsidTr="00622353">
        <w:tc>
          <w:tcPr>
            <w:tcW w:w="1862" w:type="dxa"/>
          </w:tcPr>
          <w:p w:rsidR="00622353" w:rsidRDefault="00A04BD4" w:rsidP="00622353">
            <w:pPr>
              <w:rPr>
                <w:lang w:val="en-GB"/>
              </w:rPr>
            </w:pPr>
            <w:r>
              <w:rPr>
                <w:lang w:val="en-GB"/>
              </w:rPr>
              <w:t>Stationary</w:t>
            </w:r>
          </w:p>
        </w:tc>
        <w:tc>
          <w:tcPr>
            <w:tcW w:w="1516" w:type="dxa"/>
          </w:tcPr>
          <w:p w:rsidR="00622353" w:rsidRDefault="00622353" w:rsidP="00622353">
            <w:pPr>
              <w:rPr>
                <w:lang w:val="en-GB"/>
              </w:rPr>
            </w:pPr>
            <w:r>
              <w:rPr>
                <w:lang w:val="en-GB"/>
              </w:rPr>
              <w:t>0.5 kW to 5 MW</w:t>
            </w:r>
          </w:p>
        </w:tc>
        <w:tc>
          <w:tcPr>
            <w:tcW w:w="1871" w:type="dxa"/>
          </w:tcPr>
          <w:p w:rsidR="00622353" w:rsidRDefault="00622353" w:rsidP="00622353">
            <w:r>
              <w:t>PEMFC</w:t>
            </w:r>
          </w:p>
          <w:p w:rsidR="00622353" w:rsidRDefault="00622353" w:rsidP="00622353">
            <w:r>
              <w:t>SOFC</w:t>
            </w:r>
          </w:p>
          <w:p w:rsidR="00622353" w:rsidRDefault="00622353" w:rsidP="00622353">
            <w:r>
              <w:t>MCFC</w:t>
            </w:r>
          </w:p>
          <w:p w:rsidR="00622353" w:rsidRDefault="00622353" w:rsidP="00622353">
            <w:r>
              <w:t>PAFC</w:t>
            </w:r>
          </w:p>
          <w:p w:rsidR="00622353" w:rsidRDefault="00622353" w:rsidP="00622353">
            <w:pPr>
              <w:rPr>
                <w:lang w:val="en-GB"/>
              </w:rPr>
            </w:pPr>
            <w:r>
              <w:t>AFC</w:t>
            </w:r>
          </w:p>
        </w:tc>
        <w:tc>
          <w:tcPr>
            <w:tcW w:w="2110" w:type="dxa"/>
          </w:tcPr>
          <w:p w:rsidR="00622353" w:rsidRDefault="00622353" w:rsidP="00622353">
            <w:pPr>
              <w:rPr>
                <w:lang w:val="en-GB"/>
              </w:rPr>
            </w:pPr>
            <w:r>
              <w:rPr>
                <w:lang w:val="en-GB"/>
              </w:rPr>
              <w:t>Residential supply (CHP or simply power)</w:t>
            </w:r>
          </w:p>
          <w:p w:rsidR="00622353" w:rsidRDefault="00622353" w:rsidP="00622353">
            <w:pPr>
              <w:rPr>
                <w:lang w:val="en-GB"/>
              </w:rPr>
            </w:pPr>
            <w:r>
              <w:rPr>
                <w:lang w:val="en-GB"/>
              </w:rPr>
              <w:t>UPS</w:t>
            </w:r>
          </w:p>
          <w:p w:rsidR="00622353" w:rsidRDefault="00622353" w:rsidP="00622353">
            <w:pPr>
              <w:rPr>
                <w:lang w:val="en-GB"/>
              </w:rPr>
            </w:pPr>
            <w:r>
              <w:rPr>
                <w:lang w:val="en-GB"/>
              </w:rPr>
              <w:t>Primary power units (large or small prime power plants)</w:t>
            </w:r>
          </w:p>
        </w:tc>
      </w:tr>
      <w:tr w:rsidR="00622353" w:rsidRPr="00ED6637" w:rsidTr="00622353">
        <w:tc>
          <w:tcPr>
            <w:tcW w:w="1862" w:type="dxa"/>
          </w:tcPr>
          <w:p w:rsidR="00622353" w:rsidRDefault="00A04BD4" w:rsidP="00A04BD4">
            <w:pPr>
              <w:rPr>
                <w:lang w:val="en-GB"/>
              </w:rPr>
            </w:pPr>
            <w:r>
              <w:rPr>
                <w:lang w:val="en-GB"/>
              </w:rPr>
              <w:t>Portable</w:t>
            </w:r>
          </w:p>
        </w:tc>
        <w:tc>
          <w:tcPr>
            <w:tcW w:w="1516" w:type="dxa"/>
          </w:tcPr>
          <w:p w:rsidR="00622353" w:rsidRDefault="00622353" w:rsidP="00622353">
            <w:pPr>
              <w:rPr>
                <w:lang w:val="en-GB"/>
              </w:rPr>
            </w:pPr>
            <w:r>
              <w:rPr>
                <w:lang w:val="en-GB"/>
              </w:rPr>
              <w:t>5 W to 500 kW</w:t>
            </w:r>
          </w:p>
        </w:tc>
        <w:tc>
          <w:tcPr>
            <w:tcW w:w="1871" w:type="dxa"/>
          </w:tcPr>
          <w:p w:rsidR="00622353" w:rsidRDefault="00622353" w:rsidP="00622353">
            <w:r>
              <w:t>PEMFC</w:t>
            </w:r>
          </w:p>
          <w:p w:rsidR="00622353" w:rsidRDefault="00622353" w:rsidP="00622353">
            <w:r>
              <w:t>DMFC</w:t>
            </w:r>
          </w:p>
        </w:tc>
        <w:tc>
          <w:tcPr>
            <w:tcW w:w="2110" w:type="dxa"/>
          </w:tcPr>
          <w:p w:rsidR="00622353" w:rsidRDefault="00622353" w:rsidP="00622353">
            <w:pPr>
              <w:rPr>
                <w:lang w:val="en-GB"/>
              </w:rPr>
            </w:pPr>
            <w:r>
              <w:rPr>
                <w:lang w:val="en-GB"/>
              </w:rPr>
              <w:t>APU</w:t>
            </w:r>
          </w:p>
          <w:p w:rsidR="00622353" w:rsidRDefault="00622353" w:rsidP="00622353">
            <w:pPr>
              <w:rPr>
                <w:lang w:val="en-GB"/>
              </w:rPr>
            </w:pPr>
            <w:r>
              <w:rPr>
                <w:lang w:val="en-GB"/>
              </w:rPr>
              <w:t>Personal electric devices (small or large)</w:t>
            </w:r>
          </w:p>
          <w:p w:rsidR="00622353" w:rsidRDefault="00622353" w:rsidP="00622353">
            <w:pPr>
              <w:rPr>
                <w:lang w:val="en-GB"/>
              </w:rPr>
            </w:pPr>
            <w:r>
              <w:rPr>
                <w:lang w:val="en-GB"/>
              </w:rPr>
              <w:t>Military use</w:t>
            </w:r>
          </w:p>
        </w:tc>
      </w:tr>
    </w:tbl>
    <w:p w:rsidR="00622353" w:rsidRPr="00622353" w:rsidRDefault="00622353" w:rsidP="00622353">
      <w:pPr>
        <w:rPr>
          <w:lang w:val="en-GB"/>
        </w:rPr>
      </w:pPr>
    </w:p>
    <w:p w:rsidR="006D3790" w:rsidRDefault="006D3790" w:rsidP="006D3790">
      <w:pPr>
        <w:pStyle w:val="Heading2"/>
        <w:rPr>
          <w:lang w:val="en-GB"/>
        </w:rPr>
      </w:pPr>
      <w:bookmarkStart w:id="37" w:name="_Toc417860546"/>
      <w:r>
        <w:rPr>
          <w:lang w:val="en-GB"/>
        </w:rPr>
        <w:lastRenderedPageBreak/>
        <w:t>Infrastructure</w:t>
      </w:r>
      <w:bookmarkEnd w:id="37"/>
    </w:p>
    <w:p w:rsidR="00BD45C9" w:rsidRDefault="004B27BE" w:rsidP="00BD45C9">
      <w:pPr>
        <w:rPr>
          <w:lang w:val="en-GB"/>
        </w:rPr>
      </w:pPr>
      <w:r>
        <w:rPr>
          <w:lang w:val="en-GB"/>
        </w:rPr>
        <w:t xml:space="preserve">As explained previously, a fuel cell is a product </w:t>
      </w:r>
      <w:r w:rsidR="00F531CC">
        <w:rPr>
          <w:lang w:val="en-GB"/>
        </w:rPr>
        <w:t>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w:t>
      </w:r>
      <w:r w:rsidR="00BD45C9">
        <w:rPr>
          <w:lang w:val="en-GB"/>
        </w:rPr>
        <w:t xml:space="preserve"> Depending on the model, hydrogen can be of more or less pure constitution, but the air we breathe does not have a high enough concentration in it to consist of a fuel. As a consequence, </w:t>
      </w:r>
      <w:r w:rsidR="002962C3">
        <w:rPr>
          <w:lang w:val="en-GB"/>
        </w:rPr>
        <w:t>the gas used needs to be processed and stored before it is distributed to the operating units.</w:t>
      </w:r>
    </w:p>
    <w:p w:rsidR="00EB4517" w:rsidRPr="00430540" w:rsidRDefault="00EB4517" w:rsidP="00430540">
      <w:pPr>
        <w:rPr>
          <w:lang w:val="en-GB"/>
        </w:rPr>
      </w:pPr>
      <w:r>
        <w:rPr>
          <w:lang w:val="en-GB"/>
        </w:rPr>
        <w:t>These steps are preceding the fuel cell exploitation. As a consequence, the fuel cell and the hydrogen indust</w:t>
      </w:r>
      <w:r w:rsidR="00633D04">
        <w:rPr>
          <w:lang w:val="en-GB"/>
        </w:rPr>
        <w:t xml:space="preserve">ries are profoundly correlated by justifying each other. Indeed they could not survive separately. This paragraph provides a short introduction to the hydrogen distribution infrastructure, which is essential to be thought of for fuel cells to be adopted by the general public. </w:t>
      </w:r>
      <w:r w:rsidR="00633D04" w:rsidRPr="00633D04">
        <w:rPr>
          <w:color w:val="FF0000"/>
          <w:lang w:val="en-GB"/>
        </w:rPr>
        <w:t>In a second part, it will mention three different hydrogen production modes and their results in terms of expenses.</w:t>
      </w:r>
    </w:p>
    <w:p w:rsidR="006D3790" w:rsidRDefault="006D3790" w:rsidP="006D3790">
      <w:pPr>
        <w:pStyle w:val="Heading3"/>
        <w:rPr>
          <w:lang w:val="en-GB"/>
        </w:rPr>
      </w:pPr>
      <w:r>
        <w:rPr>
          <w:lang w:val="en-GB"/>
        </w:rPr>
        <w:t>Distribution facilities</w:t>
      </w:r>
    </w:p>
    <w:p w:rsidR="00232507" w:rsidRDefault="00F809AF" w:rsidP="00633D04">
      <w:pPr>
        <w:rPr>
          <w:lang w:val="en-GB"/>
        </w:rPr>
      </w:pPr>
      <w:r>
        <w:rPr>
          <w:lang w:val="en-GB"/>
        </w:rPr>
        <w:t>Hydrogen is the lightest chemical element on earth.</w:t>
      </w:r>
      <w:r w:rsidR="009F7232">
        <w:rPr>
          <w:lang w:val="en-GB"/>
        </w:rPr>
        <w:t xml:space="preserve"> In such a normal environment, it has the state of a gas. It therefore is volatile and its volumetric mass is very low. As a consequence, in one given unit of volume, there is less hydrogen than there would be of any other element</w:t>
      </w:r>
      <w:r w:rsidR="00CC443C">
        <w:rPr>
          <w:lang w:val="en-GB"/>
        </w:rPr>
        <w:t xml:space="preserve"> (8 MJ/L against 32 MJ/L for gasoline)</w:t>
      </w:r>
      <w:r w:rsidR="009F7232">
        <w:rPr>
          <w:lang w:val="en-GB"/>
        </w:rPr>
        <w:t>. And less hydrogen implies less fuel.</w:t>
      </w:r>
      <w:r w:rsidR="00232507">
        <w:rPr>
          <w:lang w:val="en-GB"/>
        </w:rPr>
        <w:t xml:space="preserve"> Hydrogen therefore is a costly fuel to ship.</w:t>
      </w:r>
    </w:p>
    <w:p w:rsidR="006D3790" w:rsidRDefault="006D3790" w:rsidP="006D3790">
      <w:pPr>
        <w:pStyle w:val="Heading4"/>
        <w:rPr>
          <w:lang w:val="en-GB"/>
        </w:rPr>
      </w:pPr>
      <w:r>
        <w:rPr>
          <w:lang w:val="en-GB"/>
        </w:rPr>
        <w:t>Delivery</w:t>
      </w:r>
    </w:p>
    <w:p w:rsidR="00232507" w:rsidRDefault="009E3779" w:rsidP="00232507">
      <w:pPr>
        <w:rPr>
          <w:lang w:val="en-GB"/>
        </w:rPr>
      </w:pPr>
      <w:r>
        <w:rPr>
          <w:lang w:val="en-GB"/>
        </w:rPr>
        <w:t>To</w:t>
      </w:r>
      <w:r w:rsidR="00CB6A6A">
        <w:rPr>
          <w:lang w:val="en-GB"/>
        </w:rPr>
        <w:t>day, there are</w:t>
      </w:r>
      <w:r>
        <w:rPr>
          <w:lang w:val="en-GB"/>
        </w:rPr>
        <w:t xml:space="preserve"> three</w:t>
      </w:r>
      <w:r w:rsidR="00232507">
        <w:rPr>
          <w:lang w:val="en-GB"/>
        </w:rPr>
        <w:t xml:space="preserv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w:t>
      </w:r>
      <w:r w:rsidR="00CB6A6A">
        <w:rPr>
          <w:lang w:val="en-GB"/>
        </w:rPr>
        <w:t xml:space="preserve">e fuel in order to put it into liquid insulated tankers. However, this option remains </w:t>
      </w:r>
      <w:r w:rsidR="00232507">
        <w:rPr>
          <w:lang w:val="en-GB"/>
        </w:rPr>
        <w:t>costly because it requires to bring the gas at its liquefaction temperature, -253 °C and then to use adapted refrigerating devices.</w:t>
      </w:r>
      <w:r w:rsidR="00B01628">
        <w:rPr>
          <w:lang w:val="en-GB"/>
        </w:rPr>
        <w:t xml:space="preserve"> The advantage of it is that is holds more fuel per volume unit.</w:t>
      </w:r>
    </w:p>
    <w:p w:rsidR="00B05BC6" w:rsidRPr="00232507" w:rsidRDefault="00B05BC6" w:rsidP="00232507">
      <w:pPr>
        <w:rPr>
          <w:lang w:val="en-GB"/>
        </w:rPr>
      </w:pPr>
      <w:r>
        <w:rPr>
          <w:lang w:val="en-GB"/>
        </w:rPr>
        <w:t>Eve</w:t>
      </w:r>
      <w:r w:rsidR="00972A8B">
        <w:rPr>
          <w:lang w:val="en-GB"/>
        </w:rPr>
        <w:t xml:space="preserve">ntually, </w:t>
      </w:r>
      <w:r w:rsidR="006B63E6">
        <w:rPr>
          <w:lang w:val="en-GB"/>
        </w:rPr>
        <w:t xml:space="preserve">as it is the properties of hydrogen that make it hard to transport, it is also possible to mix it with other elements in order to ship it as ethanol or ammoniac for example. However, the drawback of this method is that a </w:t>
      </w:r>
      <w:r w:rsidR="00B01628">
        <w:rPr>
          <w:lang w:val="en-GB"/>
        </w:rPr>
        <w:t>dehydration</w:t>
      </w:r>
      <w:r w:rsidR="006B63E6">
        <w:rPr>
          <w:lang w:val="en-GB"/>
        </w:rPr>
        <w:t xml:space="preserve"> </w:t>
      </w:r>
      <w:r w:rsidR="00B01628">
        <w:rPr>
          <w:lang w:val="en-GB"/>
        </w:rPr>
        <w:t>process has to be carried before use</w:t>
      </w:r>
      <w:r w:rsidR="000C14B6">
        <w:rPr>
          <w:lang w:val="en-GB"/>
        </w:rPr>
        <w:t>.</w:t>
      </w:r>
      <w:r w:rsidR="00B01628">
        <w:rPr>
          <w:lang w:val="en-GB"/>
        </w:rPr>
        <w:t xml:space="preserve"> This last method is referred to as carrier and is still at a development stage.</w:t>
      </w:r>
    </w:p>
    <w:p w:rsidR="006D3790" w:rsidRDefault="006D3790" w:rsidP="006D3790">
      <w:pPr>
        <w:pStyle w:val="Heading4"/>
        <w:rPr>
          <w:lang w:val="en-GB"/>
        </w:rPr>
      </w:pPr>
      <w:r>
        <w:rPr>
          <w:lang w:val="en-GB"/>
        </w:rPr>
        <w:lastRenderedPageBreak/>
        <w:t>Hydrogen storage</w:t>
      </w:r>
    </w:p>
    <w:p w:rsidR="00CC443C" w:rsidRDefault="009E3779" w:rsidP="00CC443C">
      <w:pPr>
        <w:rPr>
          <w:lang w:val="en-GB"/>
        </w:rPr>
      </w:pPr>
      <w:r>
        <w:rPr>
          <w:lang w:val="en-GB"/>
        </w:rPr>
        <w:t xml:space="preserve">With regards to the previously addressed problems related to hydrogen delivery, storage is also a delicate task, especially when it comes to </w:t>
      </w:r>
      <w:r w:rsidR="000D0997">
        <w:rPr>
          <w:lang w:val="en-GB"/>
        </w:rPr>
        <w:t>achieve this in a moving vehicle.</w:t>
      </w:r>
      <w:r w:rsidR="00917105">
        <w:rPr>
          <w:lang w:val="en-GB"/>
        </w:rPr>
        <w:t xml:space="preserve"> Several solutions have been thought of:</w:t>
      </w:r>
    </w:p>
    <w:p w:rsidR="00917105" w:rsidRDefault="00917105" w:rsidP="00917105">
      <w:pPr>
        <w:pStyle w:val="ListParagraph"/>
        <w:numPr>
          <w:ilvl w:val="0"/>
          <w:numId w:val="5"/>
        </w:numPr>
        <w:rPr>
          <w:lang w:val="en-GB"/>
        </w:rPr>
      </w:pPr>
      <w:r>
        <w:rPr>
          <w:lang w:val="en-GB"/>
        </w:rPr>
        <w:t>Compressed gas storage: Hydrogen is subject to in 5,000 to 10,000 psi in a tank</w:t>
      </w:r>
    </w:p>
    <w:p w:rsidR="00917105" w:rsidRDefault="00917105" w:rsidP="00917105">
      <w:pPr>
        <w:pStyle w:val="ListParagraph"/>
        <w:numPr>
          <w:ilvl w:val="0"/>
          <w:numId w:val="5"/>
        </w:numPr>
        <w:rPr>
          <w:lang w:val="en-GB"/>
        </w:rPr>
      </w:pPr>
      <w:r>
        <w:rPr>
          <w:lang w:val="en-GB"/>
        </w:rPr>
        <w:t>Cryogenic liquid storage: The temperature of the tanks has to be maintained under 253 °C.</w:t>
      </w:r>
    </w:p>
    <w:p w:rsidR="00917105" w:rsidRDefault="00917105" w:rsidP="00917105">
      <w:pPr>
        <w:pStyle w:val="ListParagraph"/>
        <w:numPr>
          <w:ilvl w:val="0"/>
          <w:numId w:val="5"/>
        </w:numPr>
        <w:rPr>
          <w:lang w:val="en-GB"/>
        </w:rPr>
      </w:pPr>
      <w:r>
        <w:rPr>
          <w:lang w:val="en-GB"/>
        </w:rPr>
        <w:t>Material-based storage: Hydrogen then infiltrates into the structure of solid or liquid materials and can be stored in conditions of temperature and pressure that are closer to normal.</w:t>
      </w:r>
    </w:p>
    <w:p w:rsidR="00917105" w:rsidRDefault="00917105" w:rsidP="00917105">
      <w:pPr>
        <w:pStyle w:val="ListParagraph"/>
        <w:numPr>
          <w:ilvl w:val="0"/>
          <w:numId w:val="5"/>
        </w:numPr>
        <w:rPr>
          <w:lang w:val="en-GB"/>
        </w:rPr>
      </w:pPr>
      <w:r>
        <w:rPr>
          <w:lang w:val="en-GB"/>
        </w:rPr>
        <w:t xml:space="preserve">Chemical storage: </w:t>
      </w:r>
      <w:r w:rsidR="00396340">
        <w:rPr>
          <w:lang w:val="en-GB"/>
        </w:rPr>
        <w:t>Hydrogen is then stored by the medium of the reaction between hydrogen containing components and water.</w:t>
      </w:r>
    </w:p>
    <w:p w:rsidR="00396340" w:rsidRPr="00E303F5" w:rsidRDefault="00E303F5" w:rsidP="00E303F5">
      <w:pPr>
        <w:rPr>
          <w:lang w:val="en-GB"/>
        </w:rPr>
      </w:pPr>
      <w:r>
        <w:rPr>
          <w:noProof/>
          <w:lang w:val="de-DE"/>
        </w:rPr>
        <w:drawing>
          <wp:inline distT="0" distB="0" distL="0" distR="0">
            <wp:extent cx="4389120" cy="4572000"/>
            <wp:effectExtent l="0" t="0" r="0" b="0"/>
            <wp:docPr id="236" name="Image 236" descr="The graphic contains text that reads: Hydrogen can be stored in different forms, in tanks. The text is followed by an illustration showing a box labeled compressed gas containing drawings of approximately 20 hydrogen molecules. A second illustration shows a box labeled &quot;cryogenic liquid&quot; and shows approximately 100 representations of tightly packed hydrogen molecules. The text under the illustration reads: And in materials…Hydrogen can be stored on the surfaces of solids by adsorption or within solids by absorption. In adsorption (a) hydrogen attaches to the surface of a material either as hydrogen molecules (H2) or hydrogen atoms (H). In absorption (b), hydrogen molecules dissociate into hydrogen atoms that are incorporated into the solid lattice framework—this method may make it possible to store larger quantities of hydrogen in smaller volumes at low pressure and temperatures close to room temperature. Finally, hydrogen can be strongly bound within molecular structures, as chemical compounds containing hydrogen atoms (c).  An illustration below the text shows an arrow pointing from left to right labeled &quot;increasing density.&quot; Above the arrow are four illustrations labeled from left to right: (a) surface adsorption, (b) intermetallic hydride, (b) complex hydride, and (c) chemical hydride. The illustrations show cartoon drawings of hydrogen atoms and hydrogen molecu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raphic contains text that reads: Hydrogen can be stored in different forms, in tanks. The text is followed by an illustration showing a box labeled compressed gas containing drawings of approximately 20 hydrogen molecules. A second illustration shows a box labeled &quot;cryogenic liquid&quot; and shows approximately 100 representations of tightly packed hydrogen molecules. The text under the illustration reads: And in materials…Hydrogen can be stored on the surfaces of solids by adsorption or within solids by absorption. In adsorption (a) hydrogen attaches to the surface of a material either as hydrogen molecules (H2) or hydrogen atoms (H). In absorption (b), hydrogen molecules dissociate into hydrogen atoms that are incorporated into the solid lattice framework—this method may make it possible to store larger quantities of hydrogen in smaller volumes at low pressure and temperatures close to room temperature. Finally, hydrogen can be strongly bound within molecular structures, as chemical compounds containing hydrogen atoms (c).  An illustration below the text shows an arrow pointing from left to right labeled &quot;increasing density.&quot; Above the arrow are four illustrations labeled from left to right: (a) surface adsorption, (b) intermetallic hydride, (b) complex hydride, and (c) chemical hydride. The illustrations show cartoon drawings of hydrogen atoms and hydrogen molecules."/>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89120" cy="4572000"/>
                    </a:xfrm>
                    <a:prstGeom prst="rect">
                      <a:avLst/>
                    </a:prstGeom>
                    <a:noFill/>
                    <a:ln>
                      <a:noFill/>
                    </a:ln>
                  </pic:spPr>
                </pic:pic>
              </a:graphicData>
            </a:graphic>
          </wp:inline>
        </w:drawing>
      </w:r>
    </w:p>
    <w:p w:rsidR="006D3790" w:rsidRDefault="006D3790" w:rsidP="006D3790">
      <w:pPr>
        <w:pStyle w:val="Heading3"/>
        <w:rPr>
          <w:lang w:val="en-GB"/>
        </w:rPr>
      </w:pPr>
      <w:r>
        <w:rPr>
          <w:lang w:val="en-GB"/>
        </w:rPr>
        <w:t>Hydrogen production</w:t>
      </w:r>
    </w:p>
    <w:p w:rsidR="007151C1" w:rsidRPr="007151C1" w:rsidRDefault="004A3C50" w:rsidP="007151C1">
      <w:pPr>
        <w:rPr>
          <w:lang w:val="en-GB"/>
        </w:rPr>
      </w:pPr>
      <w:r>
        <w:rPr>
          <w:lang w:val="en-GB"/>
        </w:rPr>
        <w:t>Fuel cell</w:t>
      </w:r>
      <w:r w:rsidR="00F62C48">
        <w:rPr>
          <w:lang w:val="en-GB"/>
        </w:rPr>
        <w:t xml:space="preserve"> is a promising zero-emission concept. Nevertheless, because hydrogen has to be produced, this statement may not always be true. Indeed, it is in addition to delivery and storage a costly process in terms of energy.</w:t>
      </w:r>
      <w:r>
        <w:rPr>
          <w:lang w:val="en-GB"/>
        </w:rPr>
        <w:t xml:space="preserve"> Whether hydrogen power is green or not then depends on how it is produced. Today, the sources are natural gas, electricity, solar energy and biomass. The second one is all the more interesting with the fact that it can be collected </w:t>
      </w:r>
      <w:r>
        <w:rPr>
          <w:lang w:val="en-GB"/>
        </w:rPr>
        <w:lastRenderedPageBreak/>
        <w:t xml:space="preserve">from natural energy such as wind, solar, or biomass power. Solar and biomass energy however can be involved in direct hydrogen production, which differentiates them from </w:t>
      </w:r>
      <w:r w:rsidR="0080273D">
        <w:rPr>
          <w:lang w:val="en-GB"/>
        </w:rPr>
        <w:t>conventional electric sources.</w:t>
      </w:r>
    </w:p>
    <w:p w:rsidR="006D3790" w:rsidRDefault="004A3C50" w:rsidP="006D3790">
      <w:pPr>
        <w:pStyle w:val="Heading4"/>
        <w:rPr>
          <w:lang w:val="en-GB"/>
        </w:rPr>
      </w:pPr>
      <w:r>
        <w:rPr>
          <w:lang w:val="en-GB"/>
        </w:rPr>
        <w:t>Reforming</w:t>
      </w:r>
    </w:p>
    <w:p w:rsidR="006D3790" w:rsidRDefault="004A3C50" w:rsidP="006D3790">
      <w:pPr>
        <w:pStyle w:val="Heading4"/>
        <w:rPr>
          <w:lang w:val="en-GB"/>
        </w:rPr>
      </w:pPr>
      <w:r>
        <w:rPr>
          <w:lang w:val="en-GB"/>
        </w:rPr>
        <w:t>Electrolysis</w:t>
      </w:r>
    </w:p>
    <w:p w:rsidR="004A3C50" w:rsidRPr="004A3C50" w:rsidRDefault="004A3C50" w:rsidP="004A3C50">
      <w:pPr>
        <w:rPr>
          <w:lang w:val="en-GB"/>
        </w:rPr>
      </w:pPr>
    </w:p>
    <w:p w:rsidR="006D3790" w:rsidRPr="006D3790" w:rsidRDefault="006D3790" w:rsidP="006D3790">
      <w:pPr>
        <w:pStyle w:val="Heading4"/>
        <w:rPr>
          <w:lang w:val="en-GB"/>
        </w:rPr>
      </w:pPr>
      <w:r>
        <w:rPr>
          <w:lang w:val="en-GB"/>
        </w:rPr>
        <w:t>Summary</w:t>
      </w:r>
    </w:p>
    <w:p w:rsidR="007519DD" w:rsidRDefault="002335AD" w:rsidP="007519DD">
      <w:pPr>
        <w:pStyle w:val="Heading1"/>
        <w:rPr>
          <w:lang w:val="en-GB"/>
        </w:rPr>
      </w:pPr>
      <w:bookmarkStart w:id="38" w:name="_Toc417578129"/>
      <w:bookmarkStart w:id="39" w:name="_Toc417579186"/>
      <w:bookmarkStart w:id="40" w:name="_Toc417584744"/>
      <w:bookmarkStart w:id="41" w:name="_Toc417860547"/>
      <w:r>
        <w:rPr>
          <w:lang w:val="en-GB"/>
        </w:rPr>
        <w:t>F</w:t>
      </w:r>
      <w:r w:rsidR="007519DD">
        <w:rPr>
          <w:lang w:val="en-GB"/>
        </w:rPr>
        <w:t>uture perspectives</w:t>
      </w:r>
      <w:bookmarkEnd w:id="38"/>
      <w:bookmarkEnd w:id="39"/>
      <w:bookmarkEnd w:id="40"/>
      <w:bookmarkEnd w:id="41"/>
    </w:p>
    <w:p w:rsidR="007519DD" w:rsidRDefault="007519DD" w:rsidP="007519DD">
      <w:pPr>
        <w:pStyle w:val="Heading2"/>
        <w:rPr>
          <w:lang w:val="en-GB"/>
        </w:rPr>
      </w:pPr>
      <w:bookmarkStart w:id="42" w:name="_Toc417578130"/>
      <w:bookmarkStart w:id="43" w:name="_Toc417579187"/>
      <w:bookmarkStart w:id="44" w:name="_Toc417584745"/>
      <w:bookmarkStart w:id="45" w:name="_Toc417860548"/>
      <w:r>
        <w:rPr>
          <w:lang w:val="en-GB"/>
        </w:rPr>
        <w:t>Opportunities</w:t>
      </w:r>
      <w:bookmarkEnd w:id="42"/>
      <w:bookmarkEnd w:id="43"/>
      <w:bookmarkEnd w:id="44"/>
      <w:bookmarkEnd w:id="45"/>
    </w:p>
    <w:p w:rsidR="007519DD" w:rsidRDefault="007519DD" w:rsidP="007519DD">
      <w:pPr>
        <w:pStyle w:val="Heading2"/>
        <w:rPr>
          <w:lang w:val="en-GB"/>
        </w:rPr>
      </w:pPr>
      <w:bookmarkStart w:id="46" w:name="_Toc417578131"/>
      <w:bookmarkStart w:id="47" w:name="_Toc417579188"/>
      <w:bookmarkStart w:id="48" w:name="_Toc417584746"/>
      <w:bookmarkStart w:id="49" w:name="_Toc417860549"/>
      <w:r>
        <w:rPr>
          <w:lang w:val="en-GB"/>
        </w:rPr>
        <w:t>Limitations and risks</w:t>
      </w:r>
      <w:bookmarkEnd w:id="46"/>
      <w:bookmarkEnd w:id="47"/>
      <w:bookmarkEnd w:id="48"/>
      <w:bookmarkEnd w:id="49"/>
    </w:p>
    <w:p w:rsidR="007519DD" w:rsidRDefault="007519DD" w:rsidP="007519DD">
      <w:pPr>
        <w:pStyle w:val="Heading2"/>
        <w:rPr>
          <w:lang w:val="en-GB"/>
        </w:rPr>
      </w:pPr>
      <w:bookmarkStart w:id="50" w:name="_Toc417578132"/>
      <w:bookmarkStart w:id="51" w:name="_Toc417579189"/>
      <w:bookmarkStart w:id="52" w:name="_Toc417584747"/>
      <w:bookmarkStart w:id="53" w:name="_Toc417860550"/>
      <w:r>
        <w:rPr>
          <w:lang w:val="en-GB"/>
        </w:rPr>
        <w:t>Forecast</w:t>
      </w:r>
      <w:bookmarkEnd w:id="50"/>
      <w:bookmarkEnd w:id="51"/>
      <w:bookmarkEnd w:id="52"/>
      <w:bookmarkEnd w:id="53"/>
    </w:p>
    <w:p w:rsidR="001B23FB" w:rsidRDefault="002335AD" w:rsidP="007519DD">
      <w:pPr>
        <w:pStyle w:val="Heading1"/>
        <w:rPr>
          <w:lang w:val="en-GB"/>
        </w:rPr>
      </w:pPr>
      <w:bookmarkStart w:id="54" w:name="_Toc417578133"/>
      <w:bookmarkStart w:id="55" w:name="_Toc417579190"/>
      <w:bookmarkStart w:id="56" w:name="_Toc417584748"/>
      <w:bookmarkStart w:id="57" w:name="_Toc417860551"/>
      <w:r>
        <w:rPr>
          <w:lang w:val="en-GB"/>
        </w:rPr>
        <w:t>C</w:t>
      </w:r>
      <w:r w:rsidR="00D75EF4">
        <w:rPr>
          <w:lang w:val="en-GB"/>
        </w:rPr>
        <w:t>onclusion</w:t>
      </w:r>
      <w:bookmarkEnd w:id="54"/>
      <w:bookmarkEnd w:id="55"/>
      <w:bookmarkEnd w:id="56"/>
      <w:bookmarkEnd w:id="57"/>
    </w:p>
    <w:p w:rsidR="001B23FB" w:rsidRDefault="001B23FB" w:rsidP="001B23FB">
      <w:pPr>
        <w:rPr>
          <w:rFonts w:asciiTheme="majorHAnsi" w:eastAsiaTheme="majorEastAsia" w:hAnsiTheme="majorHAnsi" w:cstheme="majorBidi"/>
          <w:color w:val="404040" w:themeColor="text1" w:themeTint="BF"/>
          <w:sz w:val="36"/>
          <w:szCs w:val="32"/>
          <w:lang w:val="en-GB"/>
        </w:rPr>
      </w:pPr>
      <w:r>
        <w:rPr>
          <w:lang w:val="en-GB"/>
        </w:rPr>
        <w:br w:type="page"/>
      </w:r>
    </w:p>
    <w:p w:rsidR="007519DD" w:rsidRDefault="002335AD" w:rsidP="007519DD">
      <w:pPr>
        <w:pStyle w:val="Heading1"/>
        <w:rPr>
          <w:lang w:val="en-GB"/>
        </w:rPr>
      </w:pPr>
      <w:bookmarkStart w:id="58" w:name="_Toc417578134"/>
      <w:bookmarkStart w:id="59" w:name="_Toc417579191"/>
      <w:bookmarkStart w:id="60" w:name="_Toc417584749"/>
      <w:bookmarkStart w:id="61" w:name="_Toc417860552"/>
      <w:r>
        <w:rPr>
          <w:lang w:val="en-GB"/>
        </w:rPr>
        <w:lastRenderedPageBreak/>
        <w:t>A</w:t>
      </w:r>
      <w:r w:rsidR="007519DD">
        <w:rPr>
          <w:lang w:val="en-GB"/>
        </w:rPr>
        <w:t>ppendix</w:t>
      </w:r>
      <w:bookmarkEnd w:id="58"/>
      <w:bookmarkEnd w:id="59"/>
      <w:bookmarkEnd w:id="60"/>
      <w:bookmarkEnd w:id="61"/>
    </w:p>
    <w:p w:rsidR="007519DD" w:rsidRDefault="00844193" w:rsidP="007519DD">
      <w:pPr>
        <w:pStyle w:val="Heading2"/>
        <w:rPr>
          <w:lang w:val="en-GB"/>
        </w:rPr>
      </w:pPr>
      <w:bookmarkStart w:id="62" w:name="_Toc417578135"/>
      <w:bookmarkStart w:id="63" w:name="_Toc417579192"/>
      <w:bookmarkStart w:id="64" w:name="_Toc417584750"/>
      <w:bookmarkStart w:id="65" w:name="_Toc417860553"/>
      <w:r>
        <w:rPr>
          <w:lang w:val="en-GB"/>
        </w:rPr>
        <w:t>Det</w:t>
      </w:r>
      <w:r w:rsidR="007519DD">
        <w:rPr>
          <w:lang w:val="en-GB"/>
        </w:rPr>
        <w:t>a</w:t>
      </w:r>
      <w:r>
        <w:rPr>
          <w:lang w:val="en-GB"/>
        </w:rPr>
        <w:t>iled ta</w:t>
      </w:r>
      <w:r w:rsidR="007519DD">
        <w:rPr>
          <w:lang w:val="en-GB"/>
        </w:rPr>
        <w:t>ble of contents</w:t>
      </w:r>
      <w:bookmarkEnd w:id="62"/>
      <w:bookmarkEnd w:id="63"/>
      <w:bookmarkEnd w:id="64"/>
      <w:bookmarkEnd w:id="65"/>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E67D61">
          <w:rPr>
            <w:noProof/>
            <w:webHidden/>
          </w:rPr>
          <w:t>3</w:t>
        </w:r>
        <w:r>
          <w:rPr>
            <w:noProof/>
            <w:webHidden/>
          </w:rPr>
          <w:fldChar w:fldCharType="end"/>
        </w:r>
      </w:hyperlink>
    </w:p>
    <w:p w:rsidR="00844193" w:rsidRDefault="00403F81">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E67D61">
          <w:rPr>
            <w:noProof/>
            <w:webHidden/>
          </w:rPr>
          <w:t>3</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03F81"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E67D61">
          <w:rPr>
            <w:noProof/>
            <w:webHidden/>
          </w:rPr>
          <w:t>4</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E67D61">
          <w:rPr>
            <w:noProof/>
            <w:webHidden/>
          </w:rPr>
          <w:t>5</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E67D61">
          <w:rPr>
            <w:b w:val="0"/>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E67D61">
          <w:rPr>
            <w:b/>
            <w:bCs/>
            <w:noProof/>
            <w:webHidden/>
          </w:rPr>
          <w:t>Erreur ! Signet non défini.</w:t>
        </w:r>
        <w:r w:rsidR="00844193">
          <w:rPr>
            <w:noProof/>
            <w:webHidden/>
          </w:rPr>
          <w:fldChar w:fldCharType="end"/>
        </w:r>
      </w:hyperlink>
    </w:p>
    <w:p w:rsidR="00844193" w:rsidRDefault="00403F81"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03F81"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E67D61">
          <w:rPr>
            <w:noProof/>
            <w:webHidden/>
          </w:rPr>
          <w:t>6</w:t>
        </w:r>
        <w:r w:rsidR="00844193">
          <w:rPr>
            <w:noProof/>
            <w:webHidden/>
          </w:rPr>
          <w:fldChar w:fldCharType="end"/>
        </w:r>
      </w:hyperlink>
    </w:p>
    <w:p w:rsidR="00844193" w:rsidRDefault="00403F81"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E67D61">
          <w:rPr>
            <w:noProof/>
            <w:webHidden/>
          </w:rPr>
          <w:t>7</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Default="00403F81">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E67D61">
          <w:rPr>
            <w:noProof/>
            <w:webHidden/>
          </w:rPr>
          <w:t>8</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66" w:name="_Toc417578136"/>
      <w:bookmarkStart w:id="67" w:name="_Toc417579193"/>
      <w:bookmarkStart w:id="68" w:name="_Toc417584751"/>
      <w:bookmarkStart w:id="69" w:name="_Toc417860554"/>
      <w:r>
        <w:rPr>
          <w:lang w:val="en-GB"/>
        </w:rPr>
        <w:t>Table of figures</w:t>
      </w:r>
      <w:bookmarkEnd w:id="66"/>
      <w:bookmarkEnd w:id="67"/>
      <w:bookmarkEnd w:id="68"/>
      <w:bookmarkEnd w:id="69"/>
    </w:p>
    <w:p w:rsidR="007519DD" w:rsidRDefault="007519DD" w:rsidP="007519DD">
      <w:pPr>
        <w:pStyle w:val="Heading2"/>
        <w:rPr>
          <w:lang w:val="en-GB"/>
        </w:rPr>
      </w:pPr>
      <w:bookmarkStart w:id="70" w:name="_Toc417578137"/>
      <w:bookmarkStart w:id="71" w:name="_Toc417579194"/>
      <w:bookmarkStart w:id="72" w:name="_Toc417584752"/>
      <w:bookmarkStart w:id="73" w:name="_Toc417860555"/>
      <w:r>
        <w:rPr>
          <w:lang w:val="en-GB"/>
        </w:rPr>
        <w:t>References</w:t>
      </w:r>
      <w:bookmarkEnd w:id="70"/>
      <w:bookmarkEnd w:id="71"/>
      <w:bookmarkEnd w:id="72"/>
      <w:bookmarkEnd w:id="73"/>
    </w:p>
    <w:p w:rsidR="003E277C" w:rsidRDefault="003E277C" w:rsidP="003E277C">
      <w:pPr>
        <w:pStyle w:val="CitaviBibliographyHeading"/>
        <w:rPr>
          <w:lang w:val="en-GB"/>
        </w:rPr>
      </w:pPr>
      <w:r>
        <w:rPr>
          <w:lang w:val="en-GB"/>
        </w:rPr>
        <w:fldChar w:fldCharType="begin"/>
      </w:r>
      <w:r>
        <w:rPr>
          <w:lang w:val="en-GB"/>
        </w:rPr>
        <w:instrText>ADDIN CITAVI.BIBLIOGRAPHY PD94bWwgdmVyc2lvbj0iMS4wIiBlbmNvZGluZz0idXRmLTE2Ij8+PEJpYmxpb2dyYXBoeT48QWRkSW5WZXJzaW9uPjQuNS4wLjExPC9BZGRJblZlcnNpb24+PElkPmQ0MGM1YjM3LTFmYTktNGVmYS04NzhmLThkNDY0YTI0ODUyMj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</w:instrText>
      </w:r>
      <w:r>
        <w:rPr>
          <w:lang w:val="en-GB"/>
        </w:rPr>
        <w:fldChar w:fldCharType="separate"/>
      </w:r>
      <w:r>
        <w:rPr>
          <w:lang w:val="en-GB"/>
        </w:rPr>
        <w:t>References</w:t>
      </w:r>
    </w:p>
    <w:p w:rsidR="003E277C" w:rsidRPr="003E277C" w:rsidRDefault="003E277C" w:rsidP="003E277C">
      <w:pPr>
        <w:pStyle w:val="CitaviBibliographyEntry"/>
        <w:rPr>
          <w:lang w:val="en-GB"/>
        </w:rPr>
      </w:pPr>
      <w:r>
        <w:rPr>
          <w:lang w:val="en-GB"/>
        </w:rPr>
        <w:t xml:space="preserve">nedstack. </w:t>
      </w:r>
      <w:r w:rsidRPr="003E277C">
        <w:rPr>
          <w:i/>
          <w:lang w:val="en-GB"/>
        </w:rPr>
        <w:t>Fuel Cell Principle</w:t>
      </w:r>
      <w:r w:rsidRPr="003E277C">
        <w:rPr>
          <w:lang w:val="en-GB"/>
        </w:rPr>
        <w:t xml:space="preserve">. Retrieved from http://www.nedstack.com/technology/fuel-cell-principle </w:t>
      </w:r>
      <w:r>
        <w:rPr>
          <w:lang w:val="en-GB"/>
        </w:rPr>
        <w:fldChar w:fldCharType="end"/>
      </w:r>
    </w:p>
    <w:sectPr w:rsidR="003E277C" w:rsidRPr="003E277C" w:rsidSect="00204115">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05B5" w:rsidRDefault="000205B5" w:rsidP="00171037">
      <w:pPr>
        <w:spacing w:after="0" w:line="240" w:lineRule="auto"/>
      </w:pPr>
      <w:r>
        <w:separator/>
      </w:r>
    </w:p>
  </w:endnote>
  <w:endnote w:type="continuationSeparator" w:id="0">
    <w:p w:rsidR="000205B5" w:rsidRDefault="000205B5"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03F81"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403F81" w:rsidRPr="004C7878" w:rsidRDefault="00403F81" w:rsidP="00D75EF4">
          <w:pPr>
            <w:pStyle w:val="Footer"/>
            <w:jc w:val="right"/>
            <w:rPr>
              <w:color w:val="7F7F7F" w:themeColor="text1" w:themeTint="80"/>
            </w:rPr>
          </w:pPr>
        </w:p>
      </w:tc>
      <w:tc>
        <w:tcPr>
          <w:tcW w:w="4819" w:type="dxa"/>
          <w:tcBorders>
            <w:right w:val="single" w:sz="4" w:space="0" w:color="7F7F7F" w:themeColor="text1" w:themeTint="80"/>
          </w:tcBorders>
        </w:tcPr>
        <w:p w:rsidR="00403F81" w:rsidRPr="004C7878" w:rsidRDefault="00403F81"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403F81" w:rsidRPr="004C7878" w:rsidRDefault="00403F81"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8</w:t>
              </w:r>
              <w:r w:rsidRPr="004C7878">
                <w:rPr>
                  <w:color w:val="7F7F7F" w:themeColor="text1" w:themeTint="80"/>
                </w:rPr>
                <w:fldChar w:fldCharType="end"/>
              </w:r>
            </w:p>
          </w:sdtContent>
        </w:sdt>
      </w:tc>
    </w:tr>
  </w:tbl>
  <w:p w:rsidR="00403F81" w:rsidRPr="00D75EF4" w:rsidRDefault="00403F81">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F81" w:rsidRDefault="00403F8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F81" w:rsidRDefault="00403F8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403F81" w:rsidRPr="007151C1"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767171" w:themeColor="background2" w:themeShade="80"/>
          </w:tcBorders>
        </w:tcPr>
        <w:p w:rsidR="00403F81" w:rsidRPr="003C708D" w:rsidRDefault="00403F81"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1A16CB">
            <w:rPr>
              <w:noProof/>
              <w:color w:val="7F7F7F" w:themeColor="text1" w:themeTint="80"/>
            </w:rPr>
            <w:t>10</w:t>
          </w:r>
          <w:r w:rsidRPr="003C708D">
            <w:rPr>
              <w:color w:val="7F7F7F" w:themeColor="text1" w:themeTint="80"/>
            </w:rPr>
            <w:fldChar w:fldCharType="end"/>
          </w:r>
        </w:p>
      </w:tc>
      <w:tc>
        <w:tcPr>
          <w:tcW w:w="4819" w:type="dxa"/>
          <w:tcBorders>
            <w:left w:val="single" w:sz="4" w:space="0" w:color="767171" w:themeColor="background2" w:themeShade="80"/>
          </w:tcBorders>
        </w:tcPr>
        <w:p w:rsidR="00403F81" w:rsidRPr="003C708D" w:rsidRDefault="00403F81"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403F81" w:rsidRPr="003C708D" w:rsidRDefault="00403F81" w:rsidP="00635016">
          <w:pPr>
            <w:pStyle w:val="Footer"/>
            <w:rPr>
              <w:color w:val="7F7F7F" w:themeColor="text1" w:themeTint="80"/>
            </w:rPr>
          </w:pPr>
        </w:p>
      </w:tc>
    </w:tr>
  </w:tbl>
  <w:p w:rsidR="00403F81" w:rsidRPr="00635016" w:rsidRDefault="00403F81"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7882A76B" wp14:editId="475DB413">
          <wp:simplePos x="0" y="0"/>
          <wp:positionH relativeFrom="page">
            <wp:posOffset>-18415</wp:posOffset>
          </wp:positionH>
          <wp:positionV relativeFrom="bottomMargin">
            <wp:align>top</wp:align>
          </wp:positionV>
          <wp:extent cx="1008000" cy="921600"/>
          <wp:effectExtent l="76200" t="76200" r="78105" b="69215"/>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403F81"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403F81" w:rsidRPr="003C708D" w:rsidRDefault="00403F81" w:rsidP="000F2D58">
          <w:pPr>
            <w:pStyle w:val="Footer"/>
            <w:jc w:val="right"/>
            <w:rPr>
              <w:color w:val="7F7F7F" w:themeColor="text1" w:themeTint="80"/>
            </w:rPr>
          </w:pPr>
        </w:p>
      </w:tc>
      <w:tc>
        <w:tcPr>
          <w:tcW w:w="4819" w:type="dxa"/>
          <w:tcBorders>
            <w:right w:val="single" w:sz="4" w:space="0" w:color="767171" w:themeColor="background2" w:themeShade="80"/>
          </w:tcBorders>
        </w:tcPr>
        <w:p w:rsidR="00403F81" w:rsidRPr="003C708D" w:rsidRDefault="00403F81"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767171" w:themeColor="background2" w:themeShade="80"/>
          </w:tcBorders>
        </w:tcPr>
        <w:p w:rsidR="00403F81" w:rsidRPr="003C708D" w:rsidRDefault="00403F81"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1A16CB">
            <w:rPr>
              <w:noProof/>
              <w:color w:val="7F7F7F" w:themeColor="text1" w:themeTint="80"/>
            </w:rPr>
            <w:t>15</w:t>
          </w:r>
          <w:r w:rsidRPr="003C708D">
            <w:rPr>
              <w:color w:val="7F7F7F" w:themeColor="text1" w:themeTint="80"/>
            </w:rPr>
            <w:fldChar w:fldCharType="end"/>
          </w:r>
        </w:p>
      </w:tc>
    </w:tr>
  </w:tbl>
  <w:p w:rsidR="00403F81" w:rsidRPr="00D75EF4" w:rsidRDefault="00403F81"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0D20EA5" wp14:editId="4588D6AA">
          <wp:simplePos x="0" y="0"/>
          <wp:positionH relativeFrom="page">
            <wp:posOffset>6571420</wp:posOffset>
          </wp:positionH>
          <wp:positionV relativeFrom="bottomMargin">
            <wp:align>top</wp:align>
          </wp:positionV>
          <wp:extent cx="1008000" cy="921600"/>
          <wp:effectExtent l="76200" t="76200" r="78105" b="69215"/>
          <wp:wrapNone/>
          <wp:docPr id="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F81" w:rsidRDefault="00403F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05B5" w:rsidRDefault="000205B5" w:rsidP="00171037">
      <w:pPr>
        <w:spacing w:after="0" w:line="240" w:lineRule="auto"/>
      </w:pPr>
      <w:r>
        <w:separator/>
      </w:r>
    </w:p>
  </w:footnote>
  <w:footnote w:type="continuationSeparator" w:id="0">
    <w:p w:rsidR="000205B5" w:rsidRDefault="000205B5"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03F81"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403F81" w:rsidRPr="006F1D99" w:rsidRDefault="00403F81" w:rsidP="006F1D99">
          <w:pPr>
            <w:pStyle w:val="InfoHeading"/>
          </w:pPr>
          <w:r w:rsidRPr="006F1D99">
            <w:t>Introduction</w:t>
          </w:r>
        </w:p>
      </w:tc>
      <w:tc>
        <w:tcPr>
          <w:tcW w:w="283" w:type="dxa"/>
        </w:tcPr>
        <w:p w:rsidR="00403F81" w:rsidRDefault="00403F81">
          <w:pPr>
            <w:pStyle w:val="Header"/>
          </w:pPr>
        </w:p>
      </w:tc>
      <w:tc>
        <w:tcPr>
          <w:tcW w:w="1417" w:type="dxa"/>
          <w:vAlign w:val="bottom"/>
        </w:tcPr>
        <w:p w:rsidR="00403F81" w:rsidRDefault="00403F81"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403F81" w:rsidRDefault="00403F81">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5B471"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F81" w:rsidRDefault="00403F8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F81" w:rsidRDefault="00403F81">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403F81"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403F81" w:rsidRDefault="00403F81"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13965F70" wp14:editId="0AD7F880">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403F81" w:rsidRDefault="00403F81" w:rsidP="00635016">
          <w:pPr>
            <w:pStyle w:val="Header"/>
          </w:pPr>
        </w:p>
      </w:tc>
      <w:tc>
        <w:tcPr>
          <w:tcW w:w="7370" w:type="dxa"/>
          <w:vAlign w:val="bottom"/>
        </w:tcPr>
        <w:p w:rsidR="00403F81" w:rsidRDefault="00403F81" w:rsidP="00635016">
          <w:pPr>
            <w:pStyle w:val="InfoHeading"/>
          </w:pPr>
          <w:r>
            <w:t>XXXX</w:t>
          </w:r>
        </w:p>
      </w:tc>
    </w:tr>
  </w:tbl>
  <w:p w:rsidR="00403F81" w:rsidRDefault="00403F81">
    <w:pPr>
      <w:pStyle w:val="Header"/>
    </w:pPr>
    <w:r>
      <w:rPr>
        <w:noProof/>
        <w:lang w:val="de-DE"/>
      </w:rPr>
      <mc:AlternateContent>
        <mc:Choice Requires="wps">
          <w:drawing>
            <wp:anchor distT="0" distB="0" distL="114300" distR="114300" simplePos="0" relativeHeight="251663360" behindDoc="1" locked="0" layoutInCell="1" allowOverlap="1" wp14:anchorId="1A64EB71" wp14:editId="2CA91695">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E58EDA"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03F81"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403F81" w:rsidRPr="006F1D99" w:rsidRDefault="00403F81" w:rsidP="000F2D58">
          <w:pPr>
            <w:pStyle w:val="InfoHeading"/>
            <w:jc w:val="left"/>
          </w:pPr>
          <w:r>
            <w:t>XXXX</w:t>
          </w:r>
        </w:p>
      </w:tc>
      <w:tc>
        <w:tcPr>
          <w:tcW w:w="283" w:type="dxa"/>
        </w:tcPr>
        <w:p w:rsidR="00403F81" w:rsidRDefault="00403F81" w:rsidP="000F2D58">
          <w:pPr>
            <w:pStyle w:val="Header"/>
          </w:pPr>
        </w:p>
      </w:tc>
      <w:tc>
        <w:tcPr>
          <w:tcW w:w="1417" w:type="dxa"/>
          <w:vAlign w:val="bottom"/>
        </w:tcPr>
        <w:p w:rsidR="00403F81" w:rsidRDefault="00403F81"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6DD4255F" wp14:editId="7EAAA625">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403F81" w:rsidRDefault="00403F81">
    <w:pPr>
      <w:pStyle w:val="Header"/>
    </w:pPr>
    <w:r>
      <w:rPr>
        <w:noProof/>
        <w:lang w:val="de-DE"/>
      </w:rPr>
      <mc:AlternateContent>
        <mc:Choice Requires="wps">
          <w:drawing>
            <wp:anchor distT="0" distB="0" distL="114300" distR="114300" simplePos="0" relativeHeight="251675648" behindDoc="1" locked="0" layoutInCell="1" allowOverlap="1" wp14:anchorId="73B4C45C" wp14:editId="78DE056A">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968899"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03F81" w:rsidRDefault="00403F81">
    <w:pPr>
      <w:pStyle w:val="Header"/>
    </w:pPr>
    <w:r>
      <w:rPr>
        <w:noProof/>
        <w:lang w:val="de-DE"/>
      </w:rPr>
      <mc:AlternateContent>
        <mc:Choice Requires="wps">
          <w:drawing>
            <wp:anchor distT="0" distB="0" distL="114300" distR="114300" simplePos="0" relativeHeight="251700224" behindDoc="0" locked="0" layoutInCell="1" allowOverlap="1" wp14:anchorId="7EAF7E78" wp14:editId="2D93C34C">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403F81" w:rsidRPr="00ED3BFA" w:rsidRDefault="00403F81"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AF7E78" id="_x0000_t202" coordsize="21600,21600" o:spt="202" path="m,l,21600r21600,l21600,xe">
              <v:stroke joinstyle="miter"/>
              <v:path gradientshapeok="t" o:connecttype="rect"/>
            </v:shapetype>
            <v:shape id="Zone de texte 25" o:spid="_x0000_s1283"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403F81" w:rsidRPr="00ED3BFA" w:rsidRDefault="00403F81"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699711" behindDoc="0" locked="0" layoutInCell="1" allowOverlap="1" wp14:anchorId="6D48EA0C" wp14:editId="2147CC3E">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155C4E"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01248" behindDoc="0" locked="0" layoutInCell="1" allowOverlap="1" wp14:anchorId="2A7D772D" wp14:editId="2A51B5AB">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0F1E"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r w:rsidRPr="006346DF">
      <w:rPr>
        <w:noProof/>
        <w:lang w:val="de-DE"/>
      </w:rPr>
      <w:drawing>
        <wp:anchor distT="0" distB="0" distL="114300" distR="114300" simplePos="0" relativeHeight="251699200" behindDoc="0" locked="0" layoutInCell="1" allowOverlap="1" wp14:anchorId="7BEC400F" wp14:editId="31626A60">
          <wp:simplePos x="0" y="0"/>
          <wp:positionH relativeFrom="page">
            <wp:align>center</wp:align>
          </wp:positionH>
          <wp:positionV relativeFrom="paragraph">
            <wp:posOffset>-676137</wp:posOffset>
          </wp:positionV>
          <wp:extent cx="9591040" cy="4859655"/>
          <wp:effectExtent l="0" t="0" r="0" b="0"/>
          <wp:wrapTopAndBottom/>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403F81"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403F81" w:rsidRPr="006F1D99" w:rsidRDefault="00403F81" w:rsidP="00635016">
          <w:pPr>
            <w:pStyle w:val="InfoHeading"/>
            <w:jc w:val="left"/>
          </w:pPr>
          <w:r>
            <w:t>XXXX</w:t>
          </w:r>
        </w:p>
      </w:tc>
      <w:tc>
        <w:tcPr>
          <w:tcW w:w="283" w:type="dxa"/>
        </w:tcPr>
        <w:p w:rsidR="00403F81" w:rsidRDefault="00403F81" w:rsidP="00635016">
          <w:pPr>
            <w:pStyle w:val="Header"/>
          </w:pPr>
        </w:p>
      </w:tc>
      <w:tc>
        <w:tcPr>
          <w:tcW w:w="1417" w:type="dxa"/>
          <w:vAlign w:val="bottom"/>
        </w:tcPr>
        <w:p w:rsidR="00403F81" w:rsidRDefault="00403F81"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5A7149BE" wp14:editId="4726F17D">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403F81" w:rsidRDefault="00403F81">
    <w:pPr>
      <w:pStyle w:val="Header"/>
    </w:pPr>
    <w:r>
      <w:rPr>
        <w:noProof/>
        <w:lang w:val="de-DE"/>
      </w:rPr>
      <mc:AlternateContent>
        <mc:Choice Requires="wps">
          <w:drawing>
            <wp:anchor distT="0" distB="0" distL="114300" distR="114300" simplePos="0" relativeHeight="251665408" behindDoc="1" locked="0" layoutInCell="1" allowOverlap="1" wp14:anchorId="3C0B1EBA" wp14:editId="11A6A901">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AADC88"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7CDB2748"/>
    <w:multiLevelType w:val="multilevel"/>
    <w:tmpl w:val="32BA99C0"/>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143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56C8"/>
    <w:rsid w:val="000205B5"/>
    <w:rsid w:val="0003637C"/>
    <w:rsid w:val="0004013C"/>
    <w:rsid w:val="000427F3"/>
    <w:rsid w:val="00053027"/>
    <w:rsid w:val="0007670C"/>
    <w:rsid w:val="00076F68"/>
    <w:rsid w:val="000A4021"/>
    <w:rsid w:val="000C14B6"/>
    <w:rsid w:val="000D0997"/>
    <w:rsid w:val="000E37A5"/>
    <w:rsid w:val="000F2D58"/>
    <w:rsid w:val="00131564"/>
    <w:rsid w:val="00171037"/>
    <w:rsid w:val="0017344E"/>
    <w:rsid w:val="001A16CB"/>
    <w:rsid w:val="001B23FB"/>
    <w:rsid w:val="001D6669"/>
    <w:rsid w:val="001F0D25"/>
    <w:rsid w:val="001F3FCB"/>
    <w:rsid w:val="0020025D"/>
    <w:rsid w:val="00204115"/>
    <w:rsid w:val="00215D8E"/>
    <w:rsid w:val="00232507"/>
    <w:rsid w:val="00232F69"/>
    <w:rsid w:val="002335AD"/>
    <w:rsid w:val="0023494C"/>
    <w:rsid w:val="00237FEA"/>
    <w:rsid w:val="002500FF"/>
    <w:rsid w:val="002726EA"/>
    <w:rsid w:val="00281309"/>
    <w:rsid w:val="00282E7A"/>
    <w:rsid w:val="002962C3"/>
    <w:rsid w:val="002D6F7B"/>
    <w:rsid w:val="002E1466"/>
    <w:rsid w:val="002F6DAE"/>
    <w:rsid w:val="00325F19"/>
    <w:rsid w:val="00343948"/>
    <w:rsid w:val="00350AED"/>
    <w:rsid w:val="00364129"/>
    <w:rsid w:val="00383D9D"/>
    <w:rsid w:val="0038637D"/>
    <w:rsid w:val="00396340"/>
    <w:rsid w:val="00397AA5"/>
    <w:rsid w:val="003A249B"/>
    <w:rsid w:val="003B031C"/>
    <w:rsid w:val="003C2D76"/>
    <w:rsid w:val="003C708D"/>
    <w:rsid w:val="003E277C"/>
    <w:rsid w:val="00400EB1"/>
    <w:rsid w:val="00403F81"/>
    <w:rsid w:val="00416952"/>
    <w:rsid w:val="00430540"/>
    <w:rsid w:val="00450DDB"/>
    <w:rsid w:val="00466650"/>
    <w:rsid w:val="004A3C50"/>
    <w:rsid w:val="004B27BE"/>
    <w:rsid w:val="004C3990"/>
    <w:rsid w:val="004C7878"/>
    <w:rsid w:val="004E083B"/>
    <w:rsid w:val="004E375A"/>
    <w:rsid w:val="005042F6"/>
    <w:rsid w:val="00504472"/>
    <w:rsid w:val="00514042"/>
    <w:rsid w:val="00545412"/>
    <w:rsid w:val="005778C2"/>
    <w:rsid w:val="005C0A9F"/>
    <w:rsid w:val="005E5886"/>
    <w:rsid w:val="005F55BC"/>
    <w:rsid w:val="00622353"/>
    <w:rsid w:val="00624934"/>
    <w:rsid w:val="00633D04"/>
    <w:rsid w:val="006346DF"/>
    <w:rsid w:val="00635016"/>
    <w:rsid w:val="00637465"/>
    <w:rsid w:val="00680307"/>
    <w:rsid w:val="006B63E6"/>
    <w:rsid w:val="006D3790"/>
    <w:rsid w:val="006E73C9"/>
    <w:rsid w:val="006F1D99"/>
    <w:rsid w:val="00707E02"/>
    <w:rsid w:val="007151C1"/>
    <w:rsid w:val="0074067C"/>
    <w:rsid w:val="007519DD"/>
    <w:rsid w:val="007531BE"/>
    <w:rsid w:val="007865DE"/>
    <w:rsid w:val="007A2B92"/>
    <w:rsid w:val="007A3E4C"/>
    <w:rsid w:val="007B7CB2"/>
    <w:rsid w:val="007C4C98"/>
    <w:rsid w:val="0080037A"/>
    <w:rsid w:val="0080273D"/>
    <w:rsid w:val="008158C1"/>
    <w:rsid w:val="00833EE3"/>
    <w:rsid w:val="00837FF4"/>
    <w:rsid w:val="00844193"/>
    <w:rsid w:val="00885AE8"/>
    <w:rsid w:val="008911CD"/>
    <w:rsid w:val="008E607B"/>
    <w:rsid w:val="008E7EC5"/>
    <w:rsid w:val="008F5E24"/>
    <w:rsid w:val="00905429"/>
    <w:rsid w:val="00917105"/>
    <w:rsid w:val="009363FE"/>
    <w:rsid w:val="009551C2"/>
    <w:rsid w:val="00972A8B"/>
    <w:rsid w:val="00977898"/>
    <w:rsid w:val="00986355"/>
    <w:rsid w:val="009A4D40"/>
    <w:rsid w:val="009E3779"/>
    <w:rsid w:val="009F0645"/>
    <w:rsid w:val="009F2DFC"/>
    <w:rsid w:val="009F30D2"/>
    <w:rsid w:val="009F7232"/>
    <w:rsid w:val="00A04BD4"/>
    <w:rsid w:val="00A17C74"/>
    <w:rsid w:val="00A43E08"/>
    <w:rsid w:val="00A63F15"/>
    <w:rsid w:val="00A85D0F"/>
    <w:rsid w:val="00A94EE2"/>
    <w:rsid w:val="00AA09D5"/>
    <w:rsid w:val="00AB0AB5"/>
    <w:rsid w:val="00AB2643"/>
    <w:rsid w:val="00AF4048"/>
    <w:rsid w:val="00B01628"/>
    <w:rsid w:val="00B01904"/>
    <w:rsid w:val="00B05BC6"/>
    <w:rsid w:val="00B1340C"/>
    <w:rsid w:val="00B3060A"/>
    <w:rsid w:val="00B374ED"/>
    <w:rsid w:val="00BB382F"/>
    <w:rsid w:val="00BC0822"/>
    <w:rsid w:val="00BD45C9"/>
    <w:rsid w:val="00BD65AC"/>
    <w:rsid w:val="00BD6A23"/>
    <w:rsid w:val="00BE0545"/>
    <w:rsid w:val="00BE66E2"/>
    <w:rsid w:val="00C06FAC"/>
    <w:rsid w:val="00C544BC"/>
    <w:rsid w:val="00CA5E54"/>
    <w:rsid w:val="00CB6A6A"/>
    <w:rsid w:val="00CC03F7"/>
    <w:rsid w:val="00CC443C"/>
    <w:rsid w:val="00CD6CD4"/>
    <w:rsid w:val="00CE36B6"/>
    <w:rsid w:val="00CE7761"/>
    <w:rsid w:val="00D21B54"/>
    <w:rsid w:val="00D27F42"/>
    <w:rsid w:val="00D67413"/>
    <w:rsid w:val="00D74B8C"/>
    <w:rsid w:val="00D75EF4"/>
    <w:rsid w:val="00D80523"/>
    <w:rsid w:val="00D9349B"/>
    <w:rsid w:val="00D943C6"/>
    <w:rsid w:val="00DA759B"/>
    <w:rsid w:val="00DE3193"/>
    <w:rsid w:val="00E303F5"/>
    <w:rsid w:val="00E54722"/>
    <w:rsid w:val="00E67D61"/>
    <w:rsid w:val="00E709ED"/>
    <w:rsid w:val="00EA5218"/>
    <w:rsid w:val="00EB4517"/>
    <w:rsid w:val="00EC17E6"/>
    <w:rsid w:val="00ED3BFA"/>
    <w:rsid w:val="00ED6637"/>
    <w:rsid w:val="00EE13F7"/>
    <w:rsid w:val="00F020FD"/>
    <w:rsid w:val="00F1304B"/>
    <w:rsid w:val="00F531CC"/>
    <w:rsid w:val="00F603BE"/>
    <w:rsid w:val="00F62C48"/>
    <w:rsid w:val="00F64DC2"/>
    <w:rsid w:val="00F809AF"/>
    <w:rsid w:val="00F811DD"/>
    <w:rsid w:val="00F82836"/>
    <w:rsid w:val="00F8556D"/>
    <w:rsid w:val="00F85971"/>
    <w:rsid w:val="00FA70C6"/>
    <w:rsid w:val="00FB430D"/>
    <w:rsid w:val="00FC5BCE"/>
    <w:rsid w:val="00FE4B87"/>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ind w:left="72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E7E6E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E7E6E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FF"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ar"/>
    <w:rsid w:val="003E277C"/>
    <w:pPr>
      <w:tabs>
        <w:tab w:val="left" w:pos="283"/>
      </w:tabs>
      <w:spacing w:after="60"/>
      <w:ind w:left="283" w:hanging="283"/>
      <w:jc w:val="left"/>
    </w:pPr>
  </w:style>
  <w:style w:type="character" w:customStyle="1" w:styleId="CitaviBibliographyEntryCar">
    <w:name w:val="Citavi Bibliography Entry Car"/>
    <w:basedOn w:val="DefaultParagraphFont"/>
    <w:link w:val="CitaviBibliographyEntry"/>
    <w:rsid w:val="003E277C"/>
  </w:style>
  <w:style w:type="paragraph" w:customStyle="1" w:styleId="CitaviBibliographyHeading">
    <w:name w:val="Citavi Bibliography Heading"/>
    <w:basedOn w:val="Heading1"/>
    <w:link w:val="CitaviBibliographyHeadingCar"/>
    <w:rsid w:val="003E277C"/>
    <w:pPr>
      <w:jc w:val="left"/>
    </w:pPr>
  </w:style>
  <w:style w:type="character" w:customStyle="1" w:styleId="CitaviBibliographyHeadingCar">
    <w:name w:val="Citavi Bibliography Heading Car"/>
    <w:basedOn w:val="DefaultParagraphFont"/>
    <w:link w:val="CitaviBibliographyHeading"/>
    <w:rsid w:val="003E277C"/>
    <w:rPr>
      <w:rFonts w:asciiTheme="majorHAnsi" w:eastAsiaTheme="majorEastAsia" w:hAnsiTheme="majorHAnsi" w:cstheme="majorBidi"/>
      <w:b/>
      <w:smallCaps/>
      <w:color w:val="404040" w:themeColor="text1" w:themeTint="BF"/>
      <w:sz w:val="36"/>
      <w:szCs w:val="32"/>
    </w:rPr>
  </w:style>
  <w:style w:type="table" w:styleId="GridTable7Colorful-Accent4">
    <w:name w:val="Grid Table 7 Colorful Accent 4"/>
    <w:basedOn w:val="TableNormal"/>
    <w:uiPriority w:val="52"/>
    <w:rsid w:val="00A94EE2"/>
    <w:pPr>
      <w:spacing w:after="0" w:line="240" w:lineRule="auto"/>
    </w:pPr>
    <w:rPr>
      <w:color w:val="7E7E7E" w:themeColor="accent4" w:themeShade="BF"/>
    </w:rPr>
    <w:tblPr>
      <w:tblStyleRowBandSize w:val="1"/>
      <w:tblStyleColBandSize w:val="1"/>
      <w:tblBorders>
        <w:top w:val="single" w:sz="4" w:space="0" w:color="CBCBCB" w:themeColor="accent4" w:themeTint="99"/>
        <w:left w:val="single" w:sz="4" w:space="0" w:color="CBCBCB" w:themeColor="accent4" w:themeTint="99"/>
        <w:bottom w:val="single" w:sz="4" w:space="0" w:color="CBCBCB" w:themeColor="accent4" w:themeTint="99"/>
        <w:right w:val="single" w:sz="4" w:space="0" w:color="CBCBCB" w:themeColor="accent4" w:themeTint="99"/>
        <w:insideH w:val="single" w:sz="4" w:space="0" w:color="CBCBCB" w:themeColor="accent4" w:themeTint="99"/>
        <w:insideV w:val="single" w:sz="4" w:space="0" w:color="CBCBCB"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4" w:themeFillTint="33"/>
      </w:tcPr>
    </w:tblStylePr>
    <w:tblStylePr w:type="band1Horz">
      <w:tblPr/>
      <w:tcPr>
        <w:shd w:val="clear" w:color="auto" w:fill="EDEDED" w:themeFill="accent4" w:themeFillTint="33"/>
      </w:tcPr>
    </w:tblStylePr>
    <w:tblStylePr w:type="neCell">
      <w:tblPr/>
      <w:tcPr>
        <w:tcBorders>
          <w:bottom w:val="single" w:sz="4" w:space="0" w:color="CBCBCB" w:themeColor="accent4" w:themeTint="99"/>
        </w:tcBorders>
      </w:tcPr>
    </w:tblStylePr>
    <w:tblStylePr w:type="nwCell">
      <w:tblPr/>
      <w:tcPr>
        <w:tcBorders>
          <w:bottom w:val="single" w:sz="4" w:space="0" w:color="CBCBCB" w:themeColor="accent4" w:themeTint="99"/>
        </w:tcBorders>
      </w:tcPr>
    </w:tblStylePr>
    <w:tblStylePr w:type="seCell">
      <w:tblPr/>
      <w:tcPr>
        <w:tcBorders>
          <w:top w:val="single" w:sz="4" w:space="0" w:color="CBCBCB" w:themeColor="accent4" w:themeTint="99"/>
        </w:tcBorders>
      </w:tcPr>
    </w:tblStylePr>
    <w:tblStylePr w:type="swCell">
      <w:tblPr/>
      <w:tcPr>
        <w:tcBorders>
          <w:top w:val="single" w:sz="4" w:space="0" w:color="CBCBCB" w:themeColor="accent4"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4.jpeg"/><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eader" Target="header6.xml"/><Relationship Id="rId27" Type="http://schemas.openxmlformats.org/officeDocument/2006/relationships/image" Target="media/image9.gif"/><Relationship Id="rId30" Type="http://schemas.openxmlformats.org/officeDocument/2006/relationships/theme" Target="theme/theme1.xml"/></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footer5.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6.jpg"/></Relationships>
</file>

<file path=word/_rels/header7.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0805C1"/>
    <w:rsid w:val="000965DE"/>
    <w:rsid w:val="00301B68"/>
    <w:rsid w:val="0030511D"/>
    <w:rsid w:val="0041495E"/>
    <w:rsid w:val="004A28B7"/>
    <w:rsid w:val="005967EC"/>
    <w:rsid w:val="00610D29"/>
    <w:rsid w:val="006422BA"/>
    <w:rsid w:val="006F12AE"/>
    <w:rsid w:val="00780239"/>
    <w:rsid w:val="00793958"/>
    <w:rsid w:val="008001AC"/>
    <w:rsid w:val="00AE0209"/>
    <w:rsid w:val="00B67B93"/>
    <w:rsid w:val="00BC2746"/>
    <w:rsid w:val="00DC1096"/>
    <w:rsid w:val="00E13C39"/>
    <w:rsid w:val="00E733D1"/>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Personnalisé 10">
      <a:dk1>
        <a:sysClr val="windowText" lastClr="000000"/>
      </a:dk1>
      <a:lt1>
        <a:sysClr val="window" lastClr="FFFFFF"/>
      </a:lt1>
      <a:dk2>
        <a:srgbClr val="44546A"/>
      </a:dk2>
      <a:lt2>
        <a:srgbClr val="E7E6E6"/>
      </a:lt2>
      <a:accent1>
        <a:srgbClr val="006600"/>
      </a:accent1>
      <a:accent2>
        <a:srgbClr val="3FFF1F"/>
      </a:accent2>
      <a:accent3>
        <a:srgbClr val="595959"/>
      </a:accent3>
      <a:accent4>
        <a:srgbClr val="A9A9A9"/>
      </a:accent4>
      <a:accent5>
        <a:srgbClr val="000066"/>
      </a:accent5>
      <a:accent6>
        <a:srgbClr val="103FC2"/>
      </a:accent6>
      <a:hlink>
        <a:srgbClr val="0000FF"/>
      </a:hlink>
      <a:folHlink>
        <a:srgbClr val="BE264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AF20281-340D-42B0-AA43-DC6FBE23C6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728</Words>
  <Characters>23491</Characters>
  <Application>Microsoft Office Word</Application>
  <DocSecurity>0</DocSecurity>
  <Lines>195</Lines>
  <Paragraphs>5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271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77</cp:revision>
  <cp:lastPrinted>2015-04-26T17:15:00Z</cp:lastPrinted>
  <dcterms:created xsi:type="dcterms:W3CDTF">2015-05-10T09:44:00Z</dcterms:created>
  <dcterms:modified xsi:type="dcterms:W3CDTF">2015-05-1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IAR Fuel Cells</vt:lpwstr>
  </property>
  <property fmtid="{D5CDD505-2E9C-101B-9397-08002B2CF9AE}" pid="3" name="CitaviDocumentProperty_0">
    <vt:lpwstr>ecabc9b0-435a-4a97-ab0d-6582cf29a97f</vt:lpwstr>
  </property>
  <property fmtid="{D5CDD505-2E9C-101B-9397-08002B2CF9AE}" pid="4" name="CitaviDocumentProperty_1">
    <vt:lpwstr>4.5.0.11</vt:lpwstr>
  </property>
  <property fmtid="{D5CDD505-2E9C-101B-9397-08002B2CF9AE}" pid="5" name="CitaviDocumentProperty_8">
    <vt:lpwstr>C:\Users\Konstantin Neumann\Documents\02_Studium\03_Master\04_Semester IV (THU)\01_Global Manufacturing Strategy\05_Group Project\IAR\Project\References\IAR Fuel Cells\IAR Fuel Cells.ctt4</vt:lpwstr>
  </property>
</Properties>
</file>